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563337"/>
      <w:r>
        <w:lastRenderedPageBreak/>
        <w:t>Abstract</w:t>
      </w:r>
      <w:bookmarkEnd w:id="0"/>
    </w:p>
    <w:p w14:paraId="4ADB1A1F" w14:textId="7777777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is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39B3FBA3"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563338"/>
      <w:r>
        <w:lastRenderedPageBreak/>
        <w:t>Contents</w:t>
      </w:r>
      <w:bookmarkEnd w:id="1"/>
    </w:p>
    <w:p w14:paraId="60B748AA" w14:textId="64311412" w:rsidR="00F23CD1"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563337" w:history="1">
        <w:r w:rsidR="00F23CD1" w:rsidRPr="00597AA0">
          <w:rPr>
            <w:rStyle w:val="Hyperlink"/>
          </w:rPr>
          <w:t>Abstract</w:t>
        </w:r>
        <w:r w:rsidR="00F23CD1">
          <w:rPr>
            <w:noProof/>
            <w:webHidden/>
          </w:rPr>
          <w:tab/>
        </w:r>
        <w:r w:rsidR="00F23CD1">
          <w:rPr>
            <w:noProof/>
            <w:webHidden/>
          </w:rPr>
          <w:fldChar w:fldCharType="begin"/>
        </w:r>
        <w:r w:rsidR="00F23CD1">
          <w:rPr>
            <w:noProof/>
            <w:webHidden/>
          </w:rPr>
          <w:instrText xml:space="preserve"> PAGEREF _Toc177563337 \h </w:instrText>
        </w:r>
        <w:r w:rsidR="00F23CD1">
          <w:rPr>
            <w:noProof/>
            <w:webHidden/>
          </w:rPr>
        </w:r>
        <w:r w:rsidR="00F23CD1">
          <w:rPr>
            <w:noProof/>
            <w:webHidden/>
          </w:rPr>
          <w:fldChar w:fldCharType="separate"/>
        </w:r>
        <w:r w:rsidR="00F23CD1">
          <w:rPr>
            <w:noProof/>
            <w:webHidden/>
          </w:rPr>
          <w:t>ii</w:t>
        </w:r>
        <w:r w:rsidR="00F23CD1">
          <w:rPr>
            <w:noProof/>
            <w:webHidden/>
          </w:rPr>
          <w:fldChar w:fldCharType="end"/>
        </w:r>
      </w:hyperlink>
    </w:p>
    <w:p w14:paraId="726B7BE5" w14:textId="45DF7358" w:rsidR="00F23CD1" w:rsidRDefault="00F23CD1">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38" w:history="1">
        <w:r w:rsidRPr="00597AA0">
          <w:rPr>
            <w:rStyle w:val="Hyperlink"/>
          </w:rPr>
          <w:t>Contents</w:t>
        </w:r>
        <w:r>
          <w:rPr>
            <w:noProof/>
            <w:webHidden/>
          </w:rPr>
          <w:tab/>
        </w:r>
        <w:r>
          <w:rPr>
            <w:noProof/>
            <w:webHidden/>
          </w:rPr>
          <w:fldChar w:fldCharType="begin"/>
        </w:r>
        <w:r>
          <w:rPr>
            <w:noProof/>
            <w:webHidden/>
          </w:rPr>
          <w:instrText xml:space="preserve"> PAGEREF _Toc177563338 \h </w:instrText>
        </w:r>
        <w:r>
          <w:rPr>
            <w:noProof/>
            <w:webHidden/>
          </w:rPr>
        </w:r>
        <w:r>
          <w:rPr>
            <w:noProof/>
            <w:webHidden/>
          </w:rPr>
          <w:fldChar w:fldCharType="separate"/>
        </w:r>
        <w:r>
          <w:rPr>
            <w:noProof/>
            <w:webHidden/>
          </w:rPr>
          <w:t>iii</w:t>
        </w:r>
        <w:r>
          <w:rPr>
            <w:noProof/>
            <w:webHidden/>
          </w:rPr>
          <w:fldChar w:fldCharType="end"/>
        </w:r>
      </w:hyperlink>
    </w:p>
    <w:p w14:paraId="207CEDBD" w14:textId="7D413FD4" w:rsidR="00F23CD1" w:rsidRDefault="00F23CD1">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39" w:history="1">
        <w:r w:rsidRPr="00597AA0">
          <w:rPr>
            <w:rStyle w:val="Hyperlink"/>
          </w:rPr>
          <w:t>Abbreviations</w:t>
        </w:r>
        <w:r>
          <w:rPr>
            <w:noProof/>
            <w:webHidden/>
          </w:rPr>
          <w:tab/>
        </w:r>
        <w:r>
          <w:rPr>
            <w:noProof/>
            <w:webHidden/>
          </w:rPr>
          <w:fldChar w:fldCharType="begin"/>
        </w:r>
        <w:r>
          <w:rPr>
            <w:noProof/>
            <w:webHidden/>
          </w:rPr>
          <w:instrText xml:space="preserve"> PAGEREF _Toc177563339 \h </w:instrText>
        </w:r>
        <w:r>
          <w:rPr>
            <w:noProof/>
            <w:webHidden/>
          </w:rPr>
        </w:r>
        <w:r>
          <w:rPr>
            <w:noProof/>
            <w:webHidden/>
          </w:rPr>
          <w:fldChar w:fldCharType="separate"/>
        </w:r>
        <w:r>
          <w:rPr>
            <w:noProof/>
            <w:webHidden/>
          </w:rPr>
          <w:t>v</w:t>
        </w:r>
        <w:r>
          <w:rPr>
            <w:noProof/>
            <w:webHidden/>
          </w:rPr>
          <w:fldChar w:fldCharType="end"/>
        </w:r>
      </w:hyperlink>
    </w:p>
    <w:p w14:paraId="73B934B6" w14:textId="6C9D58BD" w:rsidR="00F23CD1" w:rsidRDefault="00F23CD1">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0" w:history="1">
        <w:r w:rsidRPr="00597AA0">
          <w:rPr>
            <w:rStyle w:val="Hyperlink"/>
          </w:rPr>
          <w:t>Figures</w:t>
        </w:r>
        <w:r>
          <w:rPr>
            <w:noProof/>
            <w:webHidden/>
          </w:rPr>
          <w:tab/>
        </w:r>
        <w:r>
          <w:rPr>
            <w:noProof/>
            <w:webHidden/>
          </w:rPr>
          <w:fldChar w:fldCharType="begin"/>
        </w:r>
        <w:r>
          <w:rPr>
            <w:noProof/>
            <w:webHidden/>
          </w:rPr>
          <w:instrText xml:space="preserve"> PAGEREF _Toc177563340 \h </w:instrText>
        </w:r>
        <w:r>
          <w:rPr>
            <w:noProof/>
            <w:webHidden/>
          </w:rPr>
        </w:r>
        <w:r>
          <w:rPr>
            <w:noProof/>
            <w:webHidden/>
          </w:rPr>
          <w:fldChar w:fldCharType="separate"/>
        </w:r>
        <w:r>
          <w:rPr>
            <w:noProof/>
            <w:webHidden/>
          </w:rPr>
          <w:t>vii</w:t>
        </w:r>
        <w:r>
          <w:rPr>
            <w:noProof/>
            <w:webHidden/>
          </w:rPr>
          <w:fldChar w:fldCharType="end"/>
        </w:r>
      </w:hyperlink>
    </w:p>
    <w:p w14:paraId="23282E25" w14:textId="0EF5C875" w:rsidR="00F23CD1" w:rsidRDefault="00F23CD1">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1" w:history="1">
        <w:r w:rsidRPr="00597AA0">
          <w:rPr>
            <w:rStyle w:val="Hyperlink"/>
          </w:rPr>
          <w:t>Tables</w:t>
        </w:r>
        <w:r>
          <w:rPr>
            <w:noProof/>
            <w:webHidden/>
          </w:rPr>
          <w:tab/>
        </w:r>
        <w:r>
          <w:rPr>
            <w:noProof/>
            <w:webHidden/>
          </w:rPr>
          <w:fldChar w:fldCharType="begin"/>
        </w:r>
        <w:r>
          <w:rPr>
            <w:noProof/>
            <w:webHidden/>
          </w:rPr>
          <w:instrText xml:space="preserve"> PAGEREF _Toc177563341 \h </w:instrText>
        </w:r>
        <w:r>
          <w:rPr>
            <w:noProof/>
            <w:webHidden/>
          </w:rPr>
        </w:r>
        <w:r>
          <w:rPr>
            <w:noProof/>
            <w:webHidden/>
          </w:rPr>
          <w:fldChar w:fldCharType="separate"/>
        </w:r>
        <w:r>
          <w:rPr>
            <w:noProof/>
            <w:webHidden/>
          </w:rPr>
          <w:t>viii</w:t>
        </w:r>
        <w:r>
          <w:rPr>
            <w:noProof/>
            <w:webHidden/>
          </w:rPr>
          <w:fldChar w:fldCharType="end"/>
        </w:r>
      </w:hyperlink>
    </w:p>
    <w:p w14:paraId="577EF704" w14:textId="5C67E660" w:rsidR="00F23CD1" w:rsidRDefault="00F23CD1">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2" w:history="1">
        <w:r w:rsidRPr="00597AA0">
          <w:rPr>
            <w:rStyle w:val="Hyperlink"/>
          </w:rPr>
          <w:t>1.</w:t>
        </w:r>
        <w:r>
          <w:rPr>
            <w:rFonts w:asciiTheme="minorHAnsi" w:eastAsiaTheme="minorEastAsia" w:hAnsiTheme="minorHAnsi" w:cstheme="minorBidi"/>
            <w:b w:val="0"/>
            <w:noProof/>
            <w:kern w:val="2"/>
            <w:sz w:val="24"/>
            <w:szCs w:val="24"/>
            <w:lang w:eastAsia="en-IE"/>
            <w14:ligatures w14:val="standardContextual"/>
          </w:rPr>
          <w:tab/>
        </w:r>
        <w:r w:rsidRPr="00597AA0">
          <w:rPr>
            <w:rStyle w:val="Hyperlink"/>
          </w:rPr>
          <w:t>Introduction</w:t>
        </w:r>
        <w:r>
          <w:rPr>
            <w:noProof/>
            <w:webHidden/>
          </w:rPr>
          <w:tab/>
        </w:r>
        <w:r>
          <w:rPr>
            <w:noProof/>
            <w:webHidden/>
          </w:rPr>
          <w:fldChar w:fldCharType="begin"/>
        </w:r>
        <w:r>
          <w:rPr>
            <w:noProof/>
            <w:webHidden/>
          </w:rPr>
          <w:instrText xml:space="preserve"> PAGEREF _Toc177563342 \h </w:instrText>
        </w:r>
        <w:r>
          <w:rPr>
            <w:noProof/>
            <w:webHidden/>
          </w:rPr>
        </w:r>
        <w:r>
          <w:rPr>
            <w:noProof/>
            <w:webHidden/>
          </w:rPr>
          <w:fldChar w:fldCharType="separate"/>
        </w:r>
        <w:r>
          <w:rPr>
            <w:noProof/>
            <w:webHidden/>
          </w:rPr>
          <w:t>1</w:t>
        </w:r>
        <w:r>
          <w:rPr>
            <w:noProof/>
            <w:webHidden/>
          </w:rPr>
          <w:fldChar w:fldCharType="end"/>
        </w:r>
      </w:hyperlink>
    </w:p>
    <w:p w14:paraId="3CD7296C" w14:textId="5C0120A1"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3" w:history="1">
        <w:r w:rsidRPr="00597AA0">
          <w:rPr>
            <w:rStyle w:val="Hyperlink"/>
          </w:rPr>
          <w:t>1.1.</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Motivation</w:t>
        </w:r>
        <w:r>
          <w:rPr>
            <w:noProof/>
            <w:webHidden/>
          </w:rPr>
          <w:tab/>
        </w:r>
        <w:r>
          <w:rPr>
            <w:noProof/>
            <w:webHidden/>
          </w:rPr>
          <w:fldChar w:fldCharType="begin"/>
        </w:r>
        <w:r>
          <w:rPr>
            <w:noProof/>
            <w:webHidden/>
          </w:rPr>
          <w:instrText xml:space="preserve"> PAGEREF _Toc177563343 \h </w:instrText>
        </w:r>
        <w:r>
          <w:rPr>
            <w:noProof/>
            <w:webHidden/>
          </w:rPr>
        </w:r>
        <w:r>
          <w:rPr>
            <w:noProof/>
            <w:webHidden/>
          </w:rPr>
          <w:fldChar w:fldCharType="separate"/>
        </w:r>
        <w:r>
          <w:rPr>
            <w:noProof/>
            <w:webHidden/>
          </w:rPr>
          <w:t>1</w:t>
        </w:r>
        <w:r>
          <w:rPr>
            <w:noProof/>
            <w:webHidden/>
          </w:rPr>
          <w:fldChar w:fldCharType="end"/>
        </w:r>
      </w:hyperlink>
    </w:p>
    <w:p w14:paraId="255CED53" w14:textId="1BA49B18"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4" w:history="1">
        <w:r w:rsidRPr="00597AA0">
          <w:rPr>
            <w:rStyle w:val="Hyperlink"/>
          </w:rPr>
          <w:t>1.2.</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Research Problem</w:t>
        </w:r>
        <w:r>
          <w:rPr>
            <w:noProof/>
            <w:webHidden/>
          </w:rPr>
          <w:tab/>
        </w:r>
        <w:r>
          <w:rPr>
            <w:noProof/>
            <w:webHidden/>
          </w:rPr>
          <w:fldChar w:fldCharType="begin"/>
        </w:r>
        <w:r>
          <w:rPr>
            <w:noProof/>
            <w:webHidden/>
          </w:rPr>
          <w:instrText xml:space="preserve"> PAGEREF _Toc177563344 \h </w:instrText>
        </w:r>
        <w:r>
          <w:rPr>
            <w:noProof/>
            <w:webHidden/>
          </w:rPr>
        </w:r>
        <w:r>
          <w:rPr>
            <w:noProof/>
            <w:webHidden/>
          </w:rPr>
          <w:fldChar w:fldCharType="separate"/>
        </w:r>
        <w:r>
          <w:rPr>
            <w:noProof/>
            <w:webHidden/>
          </w:rPr>
          <w:t>2</w:t>
        </w:r>
        <w:r>
          <w:rPr>
            <w:noProof/>
            <w:webHidden/>
          </w:rPr>
          <w:fldChar w:fldCharType="end"/>
        </w:r>
      </w:hyperlink>
    </w:p>
    <w:p w14:paraId="790961DD" w14:textId="1E0D536C"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5" w:history="1">
        <w:r w:rsidRPr="00597AA0">
          <w:rPr>
            <w:rStyle w:val="Hyperlink"/>
          </w:rPr>
          <w:t>1.3.</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Research Objectives</w:t>
        </w:r>
        <w:r>
          <w:rPr>
            <w:noProof/>
            <w:webHidden/>
          </w:rPr>
          <w:tab/>
        </w:r>
        <w:r>
          <w:rPr>
            <w:noProof/>
            <w:webHidden/>
          </w:rPr>
          <w:fldChar w:fldCharType="begin"/>
        </w:r>
        <w:r>
          <w:rPr>
            <w:noProof/>
            <w:webHidden/>
          </w:rPr>
          <w:instrText xml:space="preserve"> PAGEREF _Toc177563345 \h </w:instrText>
        </w:r>
        <w:r>
          <w:rPr>
            <w:noProof/>
            <w:webHidden/>
          </w:rPr>
        </w:r>
        <w:r>
          <w:rPr>
            <w:noProof/>
            <w:webHidden/>
          </w:rPr>
          <w:fldChar w:fldCharType="separate"/>
        </w:r>
        <w:r>
          <w:rPr>
            <w:noProof/>
            <w:webHidden/>
          </w:rPr>
          <w:t>2</w:t>
        </w:r>
        <w:r>
          <w:rPr>
            <w:noProof/>
            <w:webHidden/>
          </w:rPr>
          <w:fldChar w:fldCharType="end"/>
        </w:r>
      </w:hyperlink>
    </w:p>
    <w:p w14:paraId="77FC5DE2" w14:textId="281CB124"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6" w:history="1">
        <w:r w:rsidRPr="00597AA0">
          <w:rPr>
            <w:rStyle w:val="Hyperlink"/>
          </w:rPr>
          <w:t>1.4.</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Project Structure</w:t>
        </w:r>
        <w:r>
          <w:rPr>
            <w:noProof/>
            <w:webHidden/>
          </w:rPr>
          <w:tab/>
        </w:r>
        <w:r>
          <w:rPr>
            <w:noProof/>
            <w:webHidden/>
          </w:rPr>
          <w:fldChar w:fldCharType="begin"/>
        </w:r>
        <w:r>
          <w:rPr>
            <w:noProof/>
            <w:webHidden/>
          </w:rPr>
          <w:instrText xml:space="preserve"> PAGEREF _Toc177563346 \h </w:instrText>
        </w:r>
        <w:r>
          <w:rPr>
            <w:noProof/>
            <w:webHidden/>
          </w:rPr>
        </w:r>
        <w:r>
          <w:rPr>
            <w:noProof/>
            <w:webHidden/>
          </w:rPr>
          <w:fldChar w:fldCharType="separate"/>
        </w:r>
        <w:r>
          <w:rPr>
            <w:noProof/>
            <w:webHidden/>
          </w:rPr>
          <w:t>2</w:t>
        </w:r>
        <w:r>
          <w:rPr>
            <w:noProof/>
            <w:webHidden/>
          </w:rPr>
          <w:fldChar w:fldCharType="end"/>
        </w:r>
      </w:hyperlink>
    </w:p>
    <w:p w14:paraId="27AA9805" w14:textId="02F76547" w:rsidR="00F23CD1" w:rsidRDefault="00F23CD1">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47" w:history="1">
        <w:r w:rsidRPr="00597AA0">
          <w:rPr>
            <w:rStyle w:val="Hyperlink"/>
          </w:rPr>
          <w:t>2.</w:t>
        </w:r>
        <w:r>
          <w:rPr>
            <w:rFonts w:asciiTheme="minorHAnsi" w:eastAsiaTheme="minorEastAsia" w:hAnsiTheme="minorHAnsi" w:cstheme="minorBidi"/>
            <w:b w:val="0"/>
            <w:noProof/>
            <w:kern w:val="2"/>
            <w:sz w:val="24"/>
            <w:szCs w:val="24"/>
            <w:lang w:eastAsia="en-IE"/>
            <w14:ligatures w14:val="standardContextual"/>
          </w:rPr>
          <w:tab/>
        </w:r>
        <w:r w:rsidRPr="00597AA0">
          <w:rPr>
            <w:rStyle w:val="Hyperlink"/>
          </w:rPr>
          <w:t>Background</w:t>
        </w:r>
        <w:r>
          <w:rPr>
            <w:noProof/>
            <w:webHidden/>
          </w:rPr>
          <w:tab/>
        </w:r>
        <w:r>
          <w:rPr>
            <w:noProof/>
            <w:webHidden/>
          </w:rPr>
          <w:fldChar w:fldCharType="begin"/>
        </w:r>
        <w:r>
          <w:rPr>
            <w:noProof/>
            <w:webHidden/>
          </w:rPr>
          <w:instrText xml:space="preserve"> PAGEREF _Toc177563347 \h </w:instrText>
        </w:r>
        <w:r>
          <w:rPr>
            <w:noProof/>
            <w:webHidden/>
          </w:rPr>
        </w:r>
        <w:r>
          <w:rPr>
            <w:noProof/>
            <w:webHidden/>
          </w:rPr>
          <w:fldChar w:fldCharType="separate"/>
        </w:r>
        <w:r>
          <w:rPr>
            <w:noProof/>
            <w:webHidden/>
          </w:rPr>
          <w:t>4</w:t>
        </w:r>
        <w:r>
          <w:rPr>
            <w:noProof/>
            <w:webHidden/>
          </w:rPr>
          <w:fldChar w:fldCharType="end"/>
        </w:r>
      </w:hyperlink>
    </w:p>
    <w:p w14:paraId="5696C777" w14:textId="0BBDB26C"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8" w:history="1">
        <w:r w:rsidRPr="00597AA0">
          <w:rPr>
            <w:rStyle w:val="Hyperlink"/>
          </w:rPr>
          <w:t>2.1.</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What is Federated Learning</w:t>
        </w:r>
        <w:r>
          <w:rPr>
            <w:noProof/>
            <w:webHidden/>
          </w:rPr>
          <w:tab/>
        </w:r>
        <w:r>
          <w:rPr>
            <w:noProof/>
            <w:webHidden/>
          </w:rPr>
          <w:fldChar w:fldCharType="begin"/>
        </w:r>
        <w:r>
          <w:rPr>
            <w:noProof/>
            <w:webHidden/>
          </w:rPr>
          <w:instrText xml:space="preserve"> PAGEREF _Toc177563348 \h </w:instrText>
        </w:r>
        <w:r>
          <w:rPr>
            <w:noProof/>
            <w:webHidden/>
          </w:rPr>
        </w:r>
        <w:r>
          <w:rPr>
            <w:noProof/>
            <w:webHidden/>
          </w:rPr>
          <w:fldChar w:fldCharType="separate"/>
        </w:r>
        <w:r>
          <w:rPr>
            <w:noProof/>
            <w:webHidden/>
          </w:rPr>
          <w:t>4</w:t>
        </w:r>
        <w:r>
          <w:rPr>
            <w:noProof/>
            <w:webHidden/>
          </w:rPr>
          <w:fldChar w:fldCharType="end"/>
        </w:r>
      </w:hyperlink>
    </w:p>
    <w:p w14:paraId="716EFD4A" w14:textId="306190C4"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49" w:history="1">
        <w:r w:rsidRPr="00597AA0">
          <w:rPr>
            <w:rStyle w:val="Hyperlink"/>
          </w:rPr>
          <w:t>2.2.</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ederated Learning Classification Based on Client Nature</w:t>
        </w:r>
        <w:r>
          <w:rPr>
            <w:noProof/>
            <w:webHidden/>
          </w:rPr>
          <w:tab/>
        </w:r>
        <w:r>
          <w:rPr>
            <w:noProof/>
            <w:webHidden/>
          </w:rPr>
          <w:fldChar w:fldCharType="begin"/>
        </w:r>
        <w:r>
          <w:rPr>
            <w:noProof/>
            <w:webHidden/>
          </w:rPr>
          <w:instrText xml:space="preserve"> PAGEREF _Toc177563349 \h </w:instrText>
        </w:r>
        <w:r>
          <w:rPr>
            <w:noProof/>
            <w:webHidden/>
          </w:rPr>
        </w:r>
        <w:r>
          <w:rPr>
            <w:noProof/>
            <w:webHidden/>
          </w:rPr>
          <w:fldChar w:fldCharType="separate"/>
        </w:r>
        <w:r>
          <w:rPr>
            <w:noProof/>
            <w:webHidden/>
          </w:rPr>
          <w:t>4</w:t>
        </w:r>
        <w:r>
          <w:rPr>
            <w:noProof/>
            <w:webHidden/>
          </w:rPr>
          <w:fldChar w:fldCharType="end"/>
        </w:r>
      </w:hyperlink>
    </w:p>
    <w:p w14:paraId="49F7F0A6" w14:textId="161C6F64"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50" w:history="1">
        <w:r w:rsidRPr="00597AA0">
          <w:rPr>
            <w:rStyle w:val="Hyperlink"/>
          </w:rPr>
          <w:t>2.2.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Cross-device</w:t>
        </w:r>
        <w:r>
          <w:rPr>
            <w:noProof/>
            <w:webHidden/>
          </w:rPr>
          <w:tab/>
        </w:r>
        <w:r>
          <w:rPr>
            <w:noProof/>
            <w:webHidden/>
          </w:rPr>
          <w:fldChar w:fldCharType="begin"/>
        </w:r>
        <w:r>
          <w:rPr>
            <w:noProof/>
            <w:webHidden/>
          </w:rPr>
          <w:instrText xml:space="preserve"> PAGEREF _Toc177563350 \h </w:instrText>
        </w:r>
        <w:r>
          <w:rPr>
            <w:noProof/>
            <w:webHidden/>
          </w:rPr>
        </w:r>
        <w:r>
          <w:rPr>
            <w:noProof/>
            <w:webHidden/>
          </w:rPr>
          <w:fldChar w:fldCharType="separate"/>
        </w:r>
        <w:r>
          <w:rPr>
            <w:noProof/>
            <w:webHidden/>
          </w:rPr>
          <w:t>4</w:t>
        </w:r>
        <w:r>
          <w:rPr>
            <w:noProof/>
            <w:webHidden/>
          </w:rPr>
          <w:fldChar w:fldCharType="end"/>
        </w:r>
      </w:hyperlink>
    </w:p>
    <w:p w14:paraId="47D7F861" w14:textId="3AB68AF3"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51" w:history="1">
        <w:r w:rsidRPr="00597AA0">
          <w:rPr>
            <w:rStyle w:val="Hyperlink"/>
          </w:rPr>
          <w:t>2.2.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Cross-silo</w:t>
        </w:r>
        <w:r>
          <w:rPr>
            <w:noProof/>
            <w:webHidden/>
          </w:rPr>
          <w:tab/>
        </w:r>
        <w:r>
          <w:rPr>
            <w:noProof/>
            <w:webHidden/>
          </w:rPr>
          <w:fldChar w:fldCharType="begin"/>
        </w:r>
        <w:r>
          <w:rPr>
            <w:noProof/>
            <w:webHidden/>
          </w:rPr>
          <w:instrText xml:space="preserve"> PAGEREF _Toc177563351 \h </w:instrText>
        </w:r>
        <w:r>
          <w:rPr>
            <w:noProof/>
            <w:webHidden/>
          </w:rPr>
        </w:r>
        <w:r>
          <w:rPr>
            <w:noProof/>
            <w:webHidden/>
          </w:rPr>
          <w:fldChar w:fldCharType="separate"/>
        </w:r>
        <w:r>
          <w:rPr>
            <w:noProof/>
            <w:webHidden/>
          </w:rPr>
          <w:t>6</w:t>
        </w:r>
        <w:r>
          <w:rPr>
            <w:noProof/>
            <w:webHidden/>
          </w:rPr>
          <w:fldChar w:fldCharType="end"/>
        </w:r>
      </w:hyperlink>
    </w:p>
    <w:p w14:paraId="4360868B" w14:textId="5F028105"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52" w:history="1">
        <w:r w:rsidRPr="00597AA0">
          <w:rPr>
            <w:rStyle w:val="Hyperlink"/>
          </w:rPr>
          <w:t>2.3.</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Categorization of Federated Learning</w:t>
        </w:r>
        <w:r>
          <w:rPr>
            <w:noProof/>
            <w:webHidden/>
          </w:rPr>
          <w:tab/>
        </w:r>
        <w:r>
          <w:rPr>
            <w:noProof/>
            <w:webHidden/>
          </w:rPr>
          <w:fldChar w:fldCharType="begin"/>
        </w:r>
        <w:r>
          <w:rPr>
            <w:noProof/>
            <w:webHidden/>
          </w:rPr>
          <w:instrText xml:space="preserve"> PAGEREF _Toc177563352 \h </w:instrText>
        </w:r>
        <w:r>
          <w:rPr>
            <w:noProof/>
            <w:webHidden/>
          </w:rPr>
        </w:r>
        <w:r>
          <w:rPr>
            <w:noProof/>
            <w:webHidden/>
          </w:rPr>
          <w:fldChar w:fldCharType="separate"/>
        </w:r>
        <w:r>
          <w:rPr>
            <w:noProof/>
            <w:webHidden/>
          </w:rPr>
          <w:t>6</w:t>
        </w:r>
        <w:r>
          <w:rPr>
            <w:noProof/>
            <w:webHidden/>
          </w:rPr>
          <w:fldChar w:fldCharType="end"/>
        </w:r>
      </w:hyperlink>
    </w:p>
    <w:p w14:paraId="69164C26" w14:textId="7F8E8CC7"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53" w:history="1">
        <w:r w:rsidRPr="00597AA0">
          <w:rPr>
            <w:rStyle w:val="Hyperlink"/>
          </w:rPr>
          <w:t>2.3.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Horizontal Federated Learning</w:t>
        </w:r>
        <w:r>
          <w:rPr>
            <w:noProof/>
            <w:webHidden/>
          </w:rPr>
          <w:tab/>
        </w:r>
        <w:r>
          <w:rPr>
            <w:noProof/>
            <w:webHidden/>
          </w:rPr>
          <w:fldChar w:fldCharType="begin"/>
        </w:r>
        <w:r>
          <w:rPr>
            <w:noProof/>
            <w:webHidden/>
          </w:rPr>
          <w:instrText xml:space="preserve"> PAGEREF _Toc177563353 \h </w:instrText>
        </w:r>
        <w:r>
          <w:rPr>
            <w:noProof/>
            <w:webHidden/>
          </w:rPr>
        </w:r>
        <w:r>
          <w:rPr>
            <w:noProof/>
            <w:webHidden/>
          </w:rPr>
          <w:fldChar w:fldCharType="separate"/>
        </w:r>
        <w:r>
          <w:rPr>
            <w:noProof/>
            <w:webHidden/>
          </w:rPr>
          <w:t>6</w:t>
        </w:r>
        <w:r>
          <w:rPr>
            <w:noProof/>
            <w:webHidden/>
          </w:rPr>
          <w:fldChar w:fldCharType="end"/>
        </w:r>
      </w:hyperlink>
    </w:p>
    <w:p w14:paraId="17743CDA" w14:textId="690DE9FC"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54" w:history="1">
        <w:r w:rsidRPr="00597AA0">
          <w:rPr>
            <w:rStyle w:val="Hyperlink"/>
          </w:rPr>
          <w:t>2.3.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Vertical Federated Learning</w:t>
        </w:r>
        <w:r>
          <w:rPr>
            <w:noProof/>
            <w:webHidden/>
          </w:rPr>
          <w:tab/>
        </w:r>
        <w:r>
          <w:rPr>
            <w:noProof/>
            <w:webHidden/>
          </w:rPr>
          <w:fldChar w:fldCharType="begin"/>
        </w:r>
        <w:r>
          <w:rPr>
            <w:noProof/>
            <w:webHidden/>
          </w:rPr>
          <w:instrText xml:space="preserve"> PAGEREF _Toc177563354 \h </w:instrText>
        </w:r>
        <w:r>
          <w:rPr>
            <w:noProof/>
            <w:webHidden/>
          </w:rPr>
        </w:r>
        <w:r>
          <w:rPr>
            <w:noProof/>
            <w:webHidden/>
          </w:rPr>
          <w:fldChar w:fldCharType="separate"/>
        </w:r>
        <w:r>
          <w:rPr>
            <w:noProof/>
            <w:webHidden/>
          </w:rPr>
          <w:t>7</w:t>
        </w:r>
        <w:r>
          <w:rPr>
            <w:noProof/>
            <w:webHidden/>
          </w:rPr>
          <w:fldChar w:fldCharType="end"/>
        </w:r>
      </w:hyperlink>
    </w:p>
    <w:p w14:paraId="614F3203" w14:textId="52E3D884"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55" w:history="1">
        <w:r w:rsidRPr="00597AA0">
          <w:rPr>
            <w:rStyle w:val="Hyperlink"/>
          </w:rPr>
          <w:t>2.3.3.</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Federated Transfer Learning</w:t>
        </w:r>
        <w:r>
          <w:rPr>
            <w:noProof/>
            <w:webHidden/>
          </w:rPr>
          <w:tab/>
        </w:r>
        <w:r>
          <w:rPr>
            <w:noProof/>
            <w:webHidden/>
          </w:rPr>
          <w:fldChar w:fldCharType="begin"/>
        </w:r>
        <w:r>
          <w:rPr>
            <w:noProof/>
            <w:webHidden/>
          </w:rPr>
          <w:instrText xml:space="preserve"> PAGEREF _Toc177563355 \h </w:instrText>
        </w:r>
        <w:r>
          <w:rPr>
            <w:noProof/>
            <w:webHidden/>
          </w:rPr>
        </w:r>
        <w:r>
          <w:rPr>
            <w:noProof/>
            <w:webHidden/>
          </w:rPr>
          <w:fldChar w:fldCharType="separate"/>
        </w:r>
        <w:r>
          <w:rPr>
            <w:noProof/>
            <w:webHidden/>
          </w:rPr>
          <w:t>8</w:t>
        </w:r>
        <w:r>
          <w:rPr>
            <w:noProof/>
            <w:webHidden/>
          </w:rPr>
          <w:fldChar w:fldCharType="end"/>
        </w:r>
      </w:hyperlink>
    </w:p>
    <w:p w14:paraId="363E8D7C" w14:textId="76E22FBE"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56" w:history="1">
        <w:r w:rsidRPr="00597AA0">
          <w:rPr>
            <w:rStyle w:val="Hyperlink"/>
          </w:rPr>
          <w:t>2.4.</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ederated Learning vs Distributed Machine Learning</w:t>
        </w:r>
        <w:r>
          <w:rPr>
            <w:noProof/>
            <w:webHidden/>
          </w:rPr>
          <w:tab/>
        </w:r>
        <w:r>
          <w:rPr>
            <w:noProof/>
            <w:webHidden/>
          </w:rPr>
          <w:fldChar w:fldCharType="begin"/>
        </w:r>
        <w:r>
          <w:rPr>
            <w:noProof/>
            <w:webHidden/>
          </w:rPr>
          <w:instrText xml:space="preserve"> PAGEREF _Toc177563356 \h </w:instrText>
        </w:r>
        <w:r>
          <w:rPr>
            <w:noProof/>
            <w:webHidden/>
          </w:rPr>
        </w:r>
        <w:r>
          <w:rPr>
            <w:noProof/>
            <w:webHidden/>
          </w:rPr>
          <w:fldChar w:fldCharType="separate"/>
        </w:r>
        <w:r>
          <w:rPr>
            <w:noProof/>
            <w:webHidden/>
          </w:rPr>
          <w:t>8</w:t>
        </w:r>
        <w:r>
          <w:rPr>
            <w:noProof/>
            <w:webHidden/>
          </w:rPr>
          <w:fldChar w:fldCharType="end"/>
        </w:r>
      </w:hyperlink>
    </w:p>
    <w:p w14:paraId="18C69335" w14:textId="654FCCA8" w:rsidR="00F23CD1" w:rsidRDefault="00F23CD1">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57" w:history="1">
        <w:r w:rsidRPr="00597AA0">
          <w:rPr>
            <w:rStyle w:val="Hyperlink"/>
          </w:rPr>
          <w:t>3.</w:t>
        </w:r>
        <w:r>
          <w:rPr>
            <w:rFonts w:asciiTheme="minorHAnsi" w:eastAsiaTheme="minorEastAsia" w:hAnsiTheme="minorHAnsi" w:cstheme="minorBidi"/>
            <w:b w:val="0"/>
            <w:noProof/>
            <w:kern w:val="2"/>
            <w:sz w:val="24"/>
            <w:szCs w:val="24"/>
            <w:lang w:eastAsia="en-IE"/>
            <w14:ligatures w14:val="standardContextual"/>
          </w:rPr>
          <w:tab/>
        </w:r>
        <w:r w:rsidRPr="00597AA0">
          <w:rPr>
            <w:rStyle w:val="Hyperlink"/>
          </w:rPr>
          <w:t>Literature Review</w:t>
        </w:r>
        <w:r>
          <w:rPr>
            <w:noProof/>
            <w:webHidden/>
          </w:rPr>
          <w:tab/>
        </w:r>
        <w:r>
          <w:rPr>
            <w:noProof/>
            <w:webHidden/>
          </w:rPr>
          <w:fldChar w:fldCharType="begin"/>
        </w:r>
        <w:r>
          <w:rPr>
            <w:noProof/>
            <w:webHidden/>
          </w:rPr>
          <w:instrText xml:space="preserve"> PAGEREF _Toc177563357 \h </w:instrText>
        </w:r>
        <w:r>
          <w:rPr>
            <w:noProof/>
            <w:webHidden/>
          </w:rPr>
        </w:r>
        <w:r>
          <w:rPr>
            <w:noProof/>
            <w:webHidden/>
          </w:rPr>
          <w:fldChar w:fldCharType="separate"/>
        </w:r>
        <w:r>
          <w:rPr>
            <w:noProof/>
            <w:webHidden/>
          </w:rPr>
          <w:t>9</w:t>
        </w:r>
        <w:r>
          <w:rPr>
            <w:noProof/>
            <w:webHidden/>
          </w:rPr>
          <w:fldChar w:fldCharType="end"/>
        </w:r>
      </w:hyperlink>
    </w:p>
    <w:p w14:paraId="150A24D5" w14:textId="1B20C1D0"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58" w:history="1">
        <w:r w:rsidRPr="00597AA0">
          <w:rPr>
            <w:rStyle w:val="Hyperlink"/>
          </w:rPr>
          <w:t>3.1.</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ederated Learning Frameworks</w:t>
        </w:r>
        <w:r>
          <w:rPr>
            <w:noProof/>
            <w:webHidden/>
          </w:rPr>
          <w:tab/>
        </w:r>
        <w:r>
          <w:rPr>
            <w:noProof/>
            <w:webHidden/>
          </w:rPr>
          <w:fldChar w:fldCharType="begin"/>
        </w:r>
        <w:r>
          <w:rPr>
            <w:noProof/>
            <w:webHidden/>
          </w:rPr>
          <w:instrText xml:space="preserve"> PAGEREF _Toc177563358 \h </w:instrText>
        </w:r>
        <w:r>
          <w:rPr>
            <w:noProof/>
            <w:webHidden/>
          </w:rPr>
        </w:r>
        <w:r>
          <w:rPr>
            <w:noProof/>
            <w:webHidden/>
          </w:rPr>
          <w:fldChar w:fldCharType="separate"/>
        </w:r>
        <w:r>
          <w:rPr>
            <w:noProof/>
            <w:webHidden/>
          </w:rPr>
          <w:t>9</w:t>
        </w:r>
        <w:r>
          <w:rPr>
            <w:noProof/>
            <w:webHidden/>
          </w:rPr>
          <w:fldChar w:fldCharType="end"/>
        </w:r>
      </w:hyperlink>
    </w:p>
    <w:p w14:paraId="4133CB48" w14:textId="4677A9E9"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59" w:history="1">
        <w:r w:rsidRPr="00597AA0">
          <w:rPr>
            <w:rStyle w:val="Hyperlink"/>
          </w:rPr>
          <w:t>3.1.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PySyft, FATE, Flower FedML and TensorFlow Federated</w:t>
        </w:r>
        <w:r>
          <w:rPr>
            <w:noProof/>
            <w:webHidden/>
          </w:rPr>
          <w:tab/>
        </w:r>
        <w:r>
          <w:rPr>
            <w:noProof/>
            <w:webHidden/>
          </w:rPr>
          <w:fldChar w:fldCharType="begin"/>
        </w:r>
        <w:r>
          <w:rPr>
            <w:noProof/>
            <w:webHidden/>
          </w:rPr>
          <w:instrText xml:space="preserve"> PAGEREF _Toc177563359 \h </w:instrText>
        </w:r>
        <w:r>
          <w:rPr>
            <w:noProof/>
            <w:webHidden/>
          </w:rPr>
        </w:r>
        <w:r>
          <w:rPr>
            <w:noProof/>
            <w:webHidden/>
          </w:rPr>
          <w:fldChar w:fldCharType="separate"/>
        </w:r>
        <w:r>
          <w:rPr>
            <w:noProof/>
            <w:webHidden/>
          </w:rPr>
          <w:t>10</w:t>
        </w:r>
        <w:r>
          <w:rPr>
            <w:noProof/>
            <w:webHidden/>
          </w:rPr>
          <w:fldChar w:fldCharType="end"/>
        </w:r>
      </w:hyperlink>
    </w:p>
    <w:p w14:paraId="7B0A6311" w14:textId="4D626A33"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60" w:history="1">
        <w:r w:rsidRPr="00597AA0">
          <w:rPr>
            <w:rStyle w:val="Hyperlink"/>
          </w:rPr>
          <w:t>3.1.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OpenFL, NVIDIA, PaddleFL, Substra and FLGo</w:t>
        </w:r>
        <w:r>
          <w:rPr>
            <w:noProof/>
            <w:webHidden/>
          </w:rPr>
          <w:tab/>
        </w:r>
        <w:r>
          <w:rPr>
            <w:noProof/>
            <w:webHidden/>
          </w:rPr>
          <w:fldChar w:fldCharType="begin"/>
        </w:r>
        <w:r>
          <w:rPr>
            <w:noProof/>
            <w:webHidden/>
          </w:rPr>
          <w:instrText xml:space="preserve"> PAGEREF _Toc177563360 \h </w:instrText>
        </w:r>
        <w:r>
          <w:rPr>
            <w:noProof/>
            <w:webHidden/>
          </w:rPr>
        </w:r>
        <w:r>
          <w:rPr>
            <w:noProof/>
            <w:webHidden/>
          </w:rPr>
          <w:fldChar w:fldCharType="separate"/>
        </w:r>
        <w:r>
          <w:rPr>
            <w:noProof/>
            <w:webHidden/>
          </w:rPr>
          <w:t>12</w:t>
        </w:r>
        <w:r>
          <w:rPr>
            <w:noProof/>
            <w:webHidden/>
          </w:rPr>
          <w:fldChar w:fldCharType="end"/>
        </w:r>
      </w:hyperlink>
    </w:p>
    <w:p w14:paraId="5887822E" w14:textId="554E0159"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1" w:history="1">
        <w:r w:rsidRPr="00597AA0">
          <w:rPr>
            <w:rStyle w:val="Hyperlink"/>
          </w:rPr>
          <w:t>3.2.</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ederated Learning Algorithms</w:t>
        </w:r>
        <w:r>
          <w:rPr>
            <w:noProof/>
            <w:webHidden/>
          </w:rPr>
          <w:tab/>
        </w:r>
        <w:r>
          <w:rPr>
            <w:noProof/>
            <w:webHidden/>
          </w:rPr>
          <w:fldChar w:fldCharType="begin"/>
        </w:r>
        <w:r>
          <w:rPr>
            <w:noProof/>
            <w:webHidden/>
          </w:rPr>
          <w:instrText xml:space="preserve"> PAGEREF _Toc177563361 \h </w:instrText>
        </w:r>
        <w:r>
          <w:rPr>
            <w:noProof/>
            <w:webHidden/>
          </w:rPr>
        </w:r>
        <w:r>
          <w:rPr>
            <w:noProof/>
            <w:webHidden/>
          </w:rPr>
          <w:fldChar w:fldCharType="separate"/>
        </w:r>
        <w:r>
          <w:rPr>
            <w:noProof/>
            <w:webHidden/>
          </w:rPr>
          <w:t>15</w:t>
        </w:r>
        <w:r>
          <w:rPr>
            <w:noProof/>
            <w:webHidden/>
          </w:rPr>
          <w:fldChar w:fldCharType="end"/>
        </w:r>
      </w:hyperlink>
    </w:p>
    <w:p w14:paraId="6199F40D" w14:textId="146462BD"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62" w:history="1">
        <w:r w:rsidRPr="00597AA0">
          <w:rPr>
            <w:rStyle w:val="Hyperlink"/>
          </w:rPr>
          <w:t>3.2.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FedAvg</w:t>
        </w:r>
        <w:r>
          <w:rPr>
            <w:noProof/>
            <w:webHidden/>
          </w:rPr>
          <w:tab/>
        </w:r>
        <w:r>
          <w:rPr>
            <w:noProof/>
            <w:webHidden/>
          </w:rPr>
          <w:fldChar w:fldCharType="begin"/>
        </w:r>
        <w:r>
          <w:rPr>
            <w:noProof/>
            <w:webHidden/>
          </w:rPr>
          <w:instrText xml:space="preserve"> PAGEREF _Toc177563362 \h </w:instrText>
        </w:r>
        <w:r>
          <w:rPr>
            <w:noProof/>
            <w:webHidden/>
          </w:rPr>
        </w:r>
        <w:r>
          <w:rPr>
            <w:noProof/>
            <w:webHidden/>
          </w:rPr>
          <w:fldChar w:fldCharType="separate"/>
        </w:r>
        <w:r>
          <w:rPr>
            <w:noProof/>
            <w:webHidden/>
          </w:rPr>
          <w:t>15</w:t>
        </w:r>
        <w:r>
          <w:rPr>
            <w:noProof/>
            <w:webHidden/>
          </w:rPr>
          <w:fldChar w:fldCharType="end"/>
        </w:r>
      </w:hyperlink>
    </w:p>
    <w:p w14:paraId="6A3492A7" w14:textId="09168DE1"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63" w:history="1">
        <w:r w:rsidRPr="00597AA0">
          <w:rPr>
            <w:rStyle w:val="Hyperlink"/>
          </w:rPr>
          <w:t>3.2.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FedProx</w:t>
        </w:r>
        <w:r>
          <w:rPr>
            <w:noProof/>
            <w:webHidden/>
          </w:rPr>
          <w:tab/>
        </w:r>
        <w:r>
          <w:rPr>
            <w:noProof/>
            <w:webHidden/>
          </w:rPr>
          <w:fldChar w:fldCharType="begin"/>
        </w:r>
        <w:r>
          <w:rPr>
            <w:noProof/>
            <w:webHidden/>
          </w:rPr>
          <w:instrText xml:space="preserve"> PAGEREF _Toc177563363 \h </w:instrText>
        </w:r>
        <w:r>
          <w:rPr>
            <w:noProof/>
            <w:webHidden/>
          </w:rPr>
        </w:r>
        <w:r>
          <w:rPr>
            <w:noProof/>
            <w:webHidden/>
          </w:rPr>
          <w:fldChar w:fldCharType="separate"/>
        </w:r>
        <w:r>
          <w:rPr>
            <w:noProof/>
            <w:webHidden/>
          </w:rPr>
          <w:t>16</w:t>
        </w:r>
        <w:r>
          <w:rPr>
            <w:noProof/>
            <w:webHidden/>
          </w:rPr>
          <w:fldChar w:fldCharType="end"/>
        </w:r>
      </w:hyperlink>
    </w:p>
    <w:p w14:paraId="7DEAFB23" w14:textId="5B015A95"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64" w:history="1">
        <w:r w:rsidRPr="00597AA0">
          <w:rPr>
            <w:rStyle w:val="Hyperlink"/>
          </w:rPr>
          <w:t>3.2.3.</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FedMA</w:t>
        </w:r>
        <w:r>
          <w:rPr>
            <w:noProof/>
            <w:webHidden/>
          </w:rPr>
          <w:tab/>
        </w:r>
        <w:r>
          <w:rPr>
            <w:noProof/>
            <w:webHidden/>
          </w:rPr>
          <w:fldChar w:fldCharType="begin"/>
        </w:r>
        <w:r>
          <w:rPr>
            <w:noProof/>
            <w:webHidden/>
          </w:rPr>
          <w:instrText xml:space="preserve"> PAGEREF _Toc177563364 \h </w:instrText>
        </w:r>
        <w:r>
          <w:rPr>
            <w:noProof/>
            <w:webHidden/>
          </w:rPr>
        </w:r>
        <w:r>
          <w:rPr>
            <w:noProof/>
            <w:webHidden/>
          </w:rPr>
          <w:fldChar w:fldCharType="separate"/>
        </w:r>
        <w:r>
          <w:rPr>
            <w:noProof/>
            <w:webHidden/>
          </w:rPr>
          <w:t>17</w:t>
        </w:r>
        <w:r>
          <w:rPr>
            <w:noProof/>
            <w:webHidden/>
          </w:rPr>
          <w:fldChar w:fldCharType="end"/>
        </w:r>
      </w:hyperlink>
    </w:p>
    <w:p w14:paraId="3AB17230" w14:textId="427E4335"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65" w:history="1">
        <w:r w:rsidRPr="00597AA0">
          <w:rPr>
            <w:rStyle w:val="Hyperlink"/>
          </w:rPr>
          <w:t>3.2.4.</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SecureBoost</w:t>
        </w:r>
        <w:r>
          <w:rPr>
            <w:noProof/>
            <w:webHidden/>
          </w:rPr>
          <w:tab/>
        </w:r>
        <w:r>
          <w:rPr>
            <w:noProof/>
            <w:webHidden/>
          </w:rPr>
          <w:fldChar w:fldCharType="begin"/>
        </w:r>
        <w:r>
          <w:rPr>
            <w:noProof/>
            <w:webHidden/>
          </w:rPr>
          <w:instrText xml:space="preserve"> PAGEREF _Toc177563365 \h </w:instrText>
        </w:r>
        <w:r>
          <w:rPr>
            <w:noProof/>
            <w:webHidden/>
          </w:rPr>
        </w:r>
        <w:r>
          <w:rPr>
            <w:noProof/>
            <w:webHidden/>
          </w:rPr>
          <w:fldChar w:fldCharType="separate"/>
        </w:r>
        <w:r>
          <w:rPr>
            <w:noProof/>
            <w:webHidden/>
          </w:rPr>
          <w:t>18</w:t>
        </w:r>
        <w:r>
          <w:rPr>
            <w:noProof/>
            <w:webHidden/>
          </w:rPr>
          <w:fldChar w:fldCharType="end"/>
        </w:r>
      </w:hyperlink>
    </w:p>
    <w:p w14:paraId="44767AAC" w14:textId="3F04FBB9"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66" w:history="1">
        <w:r w:rsidRPr="00597AA0">
          <w:rPr>
            <w:rStyle w:val="Hyperlink"/>
          </w:rPr>
          <w:t>3.2.5.</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Summary</w:t>
        </w:r>
        <w:r>
          <w:rPr>
            <w:noProof/>
            <w:webHidden/>
          </w:rPr>
          <w:tab/>
        </w:r>
        <w:r>
          <w:rPr>
            <w:noProof/>
            <w:webHidden/>
          </w:rPr>
          <w:fldChar w:fldCharType="begin"/>
        </w:r>
        <w:r>
          <w:rPr>
            <w:noProof/>
            <w:webHidden/>
          </w:rPr>
          <w:instrText xml:space="preserve"> PAGEREF _Toc177563366 \h </w:instrText>
        </w:r>
        <w:r>
          <w:rPr>
            <w:noProof/>
            <w:webHidden/>
          </w:rPr>
        </w:r>
        <w:r>
          <w:rPr>
            <w:noProof/>
            <w:webHidden/>
          </w:rPr>
          <w:fldChar w:fldCharType="separate"/>
        </w:r>
        <w:r>
          <w:rPr>
            <w:noProof/>
            <w:webHidden/>
          </w:rPr>
          <w:t>19</w:t>
        </w:r>
        <w:r>
          <w:rPr>
            <w:noProof/>
            <w:webHidden/>
          </w:rPr>
          <w:fldChar w:fldCharType="end"/>
        </w:r>
      </w:hyperlink>
    </w:p>
    <w:p w14:paraId="104CED28" w14:textId="3299B64D"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7" w:history="1">
        <w:r w:rsidRPr="00597AA0">
          <w:rPr>
            <w:rStyle w:val="Hyperlink"/>
          </w:rPr>
          <w:t>3.3.</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Real World Federated Learning Settings</w:t>
        </w:r>
        <w:r>
          <w:rPr>
            <w:noProof/>
            <w:webHidden/>
          </w:rPr>
          <w:tab/>
        </w:r>
        <w:r>
          <w:rPr>
            <w:noProof/>
            <w:webHidden/>
          </w:rPr>
          <w:fldChar w:fldCharType="begin"/>
        </w:r>
        <w:r>
          <w:rPr>
            <w:noProof/>
            <w:webHidden/>
          </w:rPr>
          <w:instrText xml:space="preserve"> PAGEREF _Toc177563367 \h </w:instrText>
        </w:r>
        <w:r>
          <w:rPr>
            <w:noProof/>
            <w:webHidden/>
          </w:rPr>
        </w:r>
        <w:r>
          <w:rPr>
            <w:noProof/>
            <w:webHidden/>
          </w:rPr>
          <w:fldChar w:fldCharType="separate"/>
        </w:r>
        <w:r>
          <w:rPr>
            <w:noProof/>
            <w:webHidden/>
          </w:rPr>
          <w:t>20</w:t>
        </w:r>
        <w:r>
          <w:rPr>
            <w:noProof/>
            <w:webHidden/>
          </w:rPr>
          <w:fldChar w:fldCharType="end"/>
        </w:r>
      </w:hyperlink>
    </w:p>
    <w:p w14:paraId="7232D4BF" w14:textId="07E54808"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8" w:history="1">
        <w:r w:rsidRPr="00597AA0">
          <w:rPr>
            <w:rStyle w:val="Hyperlink"/>
          </w:rPr>
          <w:t>3.4.</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ederated Learning Datasets</w:t>
        </w:r>
        <w:r>
          <w:rPr>
            <w:noProof/>
            <w:webHidden/>
          </w:rPr>
          <w:tab/>
        </w:r>
        <w:r>
          <w:rPr>
            <w:noProof/>
            <w:webHidden/>
          </w:rPr>
          <w:fldChar w:fldCharType="begin"/>
        </w:r>
        <w:r>
          <w:rPr>
            <w:noProof/>
            <w:webHidden/>
          </w:rPr>
          <w:instrText xml:space="preserve"> PAGEREF _Toc177563368 \h </w:instrText>
        </w:r>
        <w:r>
          <w:rPr>
            <w:noProof/>
            <w:webHidden/>
          </w:rPr>
        </w:r>
        <w:r>
          <w:rPr>
            <w:noProof/>
            <w:webHidden/>
          </w:rPr>
          <w:fldChar w:fldCharType="separate"/>
        </w:r>
        <w:r>
          <w:rPr>
            <w:noProof/>
            <w:webHidden/>
          </w:rPr>
          <w:t>21</w:t>
        </w:r>
        <w:r>
          <w:rPr>
            <w:noProof/>
            <w:webHidden/>
          </w:rPr>
          <w:fldChar w:fldCharType="end"/>
        </w:r>
      </w:hyperlink>
    </w:p>
    <w:p w14:paraId="23188C97" w14:textId="0C1D1701"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69" w:history="1">
        <w:r w:rsidRPr="00597AA0">
          <w:rPr>
            <w:rStyle w:val="Hyperlink"/>
          </w:rPr>
          <w:t>3.5.</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ederated Learning Server Implementation</w:t>
        </w:r>
        <w:r>
          <w:rPr>
            <w:noProof/>
            <w:webHidden/>
          </w:rPr>
          <w:tab/>
        </w:r>
        <w:r>
          <w:rPr>
            <w:noProof/>
            <w:webHidden/>
          </w:rPr>
          <w:fldChar w:fldCharType="begin"/>
        </w:r>
        <w:r>
          <w:rPr>
            <w:noProof/>
            <w:webHidden/>
          </w:rPr>
          <w:instrText xml:space="preserve"> PAGEREF _Toc177563369 \h </w:instrText>
        </w:r>
        <w:r>
          <w:rPr>
            <w:noProof/>
            <w:webHidden/>
          </w:rPr>
        </w:r>
        <w:r>
          <w:rPr>
            <w:noProof/>
            <w:webHidden/>
          </w:rPr>
          <w:fldChar w:fldCharType="separate"/>
        </w:r>
        <w:r>
          <w:rPr>
            <w:noProof/>
            <w:webHidden/>
          </w:rPr>
          <w:t>23</w:t>
        </w:r>
        <w:r>
          <w:rPr>
            <w:noProof/>
            <w:webHidden/>
          </w:rPr>
          <w:fldChar w:fldCharType="end"/>
        </w:r>
      </w:hyperlink>
    </w:p>
    <w:p w14:paraId="7FD6313A" w14:textId="00088DEE"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0" w:history="1">
        <w:r w:rsidRPr="00597AA0">
          <w:rPr>
            <w:rStyle w:val="Hyperlink"/>
          </w:rPr>
          <w:t>3.6.</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Conclusion</w:t>
        </w:r>
        <w:r>
          <w:rPr>
            <w:noProof/>
            <w:webHidden/>
          </w:rPr>
          <w:tab/>
        </w:r>
        <w:r>
          <w:rPr>
            <w:noProof/>
            <w:webHidden/>
          </w:rPr>
          <w:fldChar w:fldCharType="begin"/>
        </w:r>
        <w:r>
          <w:rPr>
            <w:noProof/>
            <w:webHidden/>
          </w:rPr>
          <w:instrText xml:space="preserve"> PAGEREF _Toc177563370 \h </w:instrText>
        </w:r>
        <w:r>
          <w:rPr>
            <w:noProof/>
            <w:webHidden/>
          </w:rPr>
        </w:r>
        <w:r>
          <w:rPr>
            <w:noProof/>
            <w:webHidden/>
          </w:rPr>
          <w:fldChar w:fldCharType="separate"/>
        </w:r>
        <w:r>
          <w:rPr>
            <w:noProof/>
            <w:webHidden/>
          </w:rPr>
          <w:t>25</w:t>
        </w:r>
        <w:r>
          <w:rPr>
            <w:noProof/>
            <w:webHidden/>
          </w:rPr>
          <w:fldChar w:fldCharType="end"/>
        </w:r>
      </w:hyperlink>
    </w:p>
    <w:p w14:paraId="572B7CFF" w14:textId="24F38E15" w:rsidR="00F23CD1" w:rsidRDefault="00F23CD1">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71" w:history="1">
        <w:r w:rsidRPr="00597AA0">
          <w:rPr>
            <w:rStyle w:val="Hyperlink"/>
          </w:rPr>
          <w:t>4.</w:t>
        </w:r>
        <w:r>
          <w:rPr>
            <w:rFonts w:asciiTheme="minorHAnsi" w:eastAsiaTheme="minorEastAsia" w:hAnsiTheme="minorHAnsi" w:cstheme="minorBidi"/>
            <w:b w:val="0"/>
            <w:noProof/>
            <w:kern w:val="2"/>
            <w:sz w:val="24"/>
            <w:szCs w:val="24"/>
            <w:lang w:eastAsia="en-IE"/>
            <w14:ligatures w14:val="standardContextual"/>
          </w:rPr>
          <w:tab/>
        </w:r>
        <w:r w:rsidRPr="00597AA0">
          <w:rPr>
            <w:rStyle w:val="Hyperlink"/>
          </w:rPr>
          <w:t>Research and Ethics</w:t>
        </w:r>
        <w:r>
          <w:rPr>
            <w:noProof/>
            <w:webHidden/>
          </w:rPr>
          <w:tab/>
        </w:r>
        <w:r>
          <w:rPr>
            <w:noProof/>
            <w:webHidden/>
          </w:rPr>
          <w:fldChar w:fldCharType="begin"/>
        </w:r>
        <w:r>
          <w:rPr>
            <w:noProof/>
            <w:webHidden/>
          </w:rPr>
          <w:instrText xml:space="preserve"> PAGEREF _Toc177563371 \h </w:instrText>
        </w:r>
        <w:r>
          <w:rPr>
            <w:noProof/>
            <w:webHidden/>
          </w:rPr>
        </w:r>
        <w:r>
          <w:rPr>
            <w:noProof/>
            <w:webHidden/>
          </w:rPr>
          <w:fldChar w:fldCharType="separate"/>
        </w:r>
        <w:r>
          <w:rPr>
            <w:noProof/>
            <w:webHidden/>
          </w:rPr>
          <w:t>28</w:t>
        </w:r>
        <w:r>
          <w:rPr>
            <w:noProof/>
            <w:webHidden/>
          </w:rPr>
          <w:fldChar w:fldCharType="end"/>
        </w:r>
      </w:hyperlink>
    </w:p>
    <w:p w14:paraId="3A673773" w14:textId="5A39815F"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2" w:history="1">
        <w:r w:rsidRPr="00597AA0">
          <w:rPr>
            <w:rStyle w:val="Hyperlink"/>
          </w:rPr>
          <w:t>4.1.</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Primary Research Methodology</w:t>
        </w:r>
        <w:r>
          <w:rPr>
            <w:noProof/>
            <w:webHidden/>
          </w:rPr>
          <w:tab/>
        </w:r>
        <w:r>
          <w:rPr>
            <w:noProof/>
            <w:webHidden/>
          </w:rPr>
          <w:fldChar w:fldCharType="begin"/>
        </w:r>
        <w:r>
          <w:rPr>
            <w:noProof/>
            <w:webHidden/>
          </w:rPr>
          <w:instrText xml:space="preserve"> PAGEREF _Toc177563372 \h </w:instrText>
        </w:r>
        <w:r>
          <w:rPr>
            <w:noProof/>
            <w:webHidden/>
          </w:rPr>
        </w:r>
        <w:r>
          <w:rPr>
            <w:noProof/>
            <w:webHidden/>
          </w:rPr>
          <w:fldChar w:fldCharType="separate"/>
        </w:r>
        <w:r>
          <w:rPr>
            <w:noProof/>
            <w:webHidden/>
          </w:rPr>
          <w:t>28</w:t>
        </w:r>
        <w:r>
          <w:rPr>
            <w:noProof/>
            <w:webHidden/>
          </w:rPr>
          <w:fldChar w:fldCharType="end"/>
        </w:r>
      </w:hyperlink>
    </w:p>
    <w:p w14:paraId="24C71770" w14:textId="6827E220"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3" w:history="1">
        <w:r w:rsidRPr="00597AA0">
          <w:rPr>
            <w:rStyle w:val="Hyperlink"/>
          </w:rPr>
          <w:t>4.2.</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Sampling strategy</w:t>
        </w:r>
        <w:r>
          <w:rPr>
            <w:noProof/>
            <w:webHidden/>
          </w:rPr>
          <w:tab/>
        </w:r>
        <w:r>
          <w:rPr>
            <w:noProof/>
            <w:webHidden/>
          </w:rPr>
          <w:fldChar w:fldCharType="begin"/>
        </w:r>
        <w:r>
          <w:rPr>
            <w:noProof/>
            <w:webHidden/>
          </w:rPr>
          <w:instrText xml:space="preserve"> PAGEREF _Toc177563373 \h </w:instrText>
        </w:r>
        <w:r>
          <w:rPr>
            <w:noProof/>
            <w:webHidden/>
          </w:rPr>
        </w:r>
        <w:r>
          <w:rPr>
            <w:noProof/>
            <w:webHidden/>
          </w:rPr>
          <w:fldChar w:fldCharType="separate"/>
        </w:r>
        <w:r>
          <w:rPr>
            <w:noProof/>
            <w:webHidden/>
          </w:rPr>
          <w:t>29</w:t>
        </w:r>
        <w:r>
          <w:rPr>
            <w:noProof/>
            <w:webHidden/>
          </w:rPr>
          <w:fldChar w:fldCharType="end"/>
        </w:r>
      </w:hyperlink>
    </w:p>
    <w:p w14:paraId="04DAE34E" w14:textId="7103A61D"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4" w:history="1">
        <w:r w:rsidRPr="00597AA0">
          <w:rPr>
            <w:rStyle w:val="Hyperlink"/>
          </w:rPr>
          <w:t>4.3.</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Project Management Framework</w:t>
        </w:r>
        <w:r>
          <w:rPr>
            <w:noProof/>
            <w:webHidden/>
          </w:rPr>
          <w:tab/>
        </w:r>
        <w:r>
          <w:rPr>
            <w:noProof/>
            <w:webHidden/>
          </w:rPr>
          <w:fldChar w:fldCharType="begin"/>
        </w:r>
        <w:r>
          <w:rPr>
            <w:noProof/>
            <w:webHidden/>
          </w:rPr>
          <w:instrText xml:space="preserve"> PAGEREF _Toc177563374 \h </w:instrText>
        </w:r>
        <w:r>
          <w:rPr>
            <w:noProof/>
            <w:webHidden/>
          </w:rPr>
        </w:r>
        <w:r>
          <w:rPr>
            <w:noProof/>
            <w:webHidden/>
          </w:rPr>
          <w:fldChar w:fldCharType="separate"/>
        </w:r>
        <w:r>
          <w:rPr>
            <w:noProof/>
            <w:webHidden/>
          </w:rPr>
          <w:t>29</w:t>
        </w:r>
        <w:r>
          <w:rPr>
            <w:noProof/>
            <w:webHidden/>
          </w:rPr>
          <w:fldChar w:fldCharType="end"/>
        </w:r>
      </w:hyperlink>
    </w:p>
    <w:p w14:paraId="5C4EE2FA" w14:textId="29D7FC14"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5" w:history="1">
        <w:r w:rsidRPr="00597AA0">
          <w:rPr>
            <w:rStyle w:val="Hyperlink"/>
          </w:rPr>
          <w:t>4.4.</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Project Delivery</w:t>
        </w:r>
        <w:r>
          <w:rPr>
            <w:noProof/>
            <w:webHidden/>
          </w:rPr>
          <w:tab/>
        </w:r>
        <w:r>
          <w:rPr>
            <w:noProof/>
            <w:webHidden/>
          </w:rPr>
          <w:fldChar w:fldCharType="begin"/>
        </w:r>
        <w:r>
          <w:rPr>
            <w:noProof/>
            <w:webHidden/>
          </w:rPr>
          <w:instrText xml:space="preserve"> PAGEREF _Toc177563375 \h </w:instrText>
        </w:r>
        <w:r>
          <w:rPr>
            <w:noProof/>
            <w:webHidden/>
          </w:rPr>
        </w:r>
        <w:r>
          <w:rPr>
            <w:noProof/>
            <w:webHidden/>
          </w:rPr>
          <w:fldChar w:fldCharType="separate"/>
        </w:r>
        <w:r>
          <w:rPr>
            <w:noProof/>
            <w:webHidden/>
          </w:rPr>
          <w:t>30</w:t>
        </w:r>
        <w:r>
          <w:rPr>
            <w:noProof/>
            <w:webHidden/>
          </w:rPr>
          <w:fldChar w:fldCharType="end"/>
        </w:r>
      </w:hyperlink>
    </w:p>
    <w:p w14:paraId="59668123" w14:textId="0D868CB8"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6" w:history="1">
        <w:r w:rsidRPr="00597AA0">
          <w:rPr>
            <w:rStyle w:val="Hyperlink"/>
          </w:rPr>
          <w:t>4.5.</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Tools and Equipment</w:t>
        </w:r>
        <w:r>
          <w:rPr>
            <w:noProof/>
            <w:webHidden/>
          </w:rPr>
          <w:tab/>
        </w:r>
        <w:r>
          <w:rPr>
            <w:noProof/>
            <w:webHidden/>
          </w:rPr>
          <w:fldChar w:fldCharType="begin"/>
        </w:r>
        <w:r>
          <w:rPr>
            <w:noProof/>
            <w:webHidden/>
          </w:rPr>
          <w:instrText xml:space="preserve"> PAGEREF _Toc177563376 \h </w:instrText>
        </w:r>
        <w:r>
          <w:rPr>
            <w:noProof/>
            <w:webHidden/>
          </w:rPr>
        </w:r>
        <w:r>
          <w:rPr>
            <w:noProof/>
            <w:webHidden/>
          </w:rPr>
          <w:fldChar w:fldCharType="separate"/>
        </w:r>
        <w:r>
          <w:rPr>
            <w:noProof/>
            <w:webHidden/>
          </w:rPr>
          <w:t>31</w:t>
        </w:r>
        <w:r>
          <w:rPr>
            <w:noProof/>
            <w:webHidden/>
          </w:rPr>
          <w:fldChar w:fldCharType="end"/>
        </w:r>
      </w:hyperlink>
    </w:p>
    <w:p w14:paraId="4C750045" w14:textId="2CDF7591"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7" w:history="1">
        <w:r w:rsidRPr="00597AA0">
          <w:rPr>
            <w:rStyle w:val="Hyperlink"/>
          </w:rPr>
          <w:t>4.6.</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Ethical Aspects</w:t>
        </w:r>
        <w:r>
          <w:rPr>
            <w:noProof/>
            <w:webHidden/>
          </w:rPr>
          <w:tab/>
        </w:r>
        <w:r>
          <w:rPr>
            <w:noProof/>
            <w:webHidden/>
          </w:rPr>
          <w:fldChar w:fldCharType="begin"/>
        </w:r>
        <w:r>
          <w:rPr>
            <w:noProof/>
            <w:webHidden/>
          </w:rPr>
          <w:instrText xml:space="preserve"> PAGEREF _Toc177563377 \h </w:instrText>
        </w:r>
        <w:r>
          <w:rPr>
            <w:noProof/>
            <w:webHidden/>
          </w:rPr>
        </w:r>
        <w:r>
          <w:rPr>
            <w:noProof/>
            <w:webHidden/>
          </w:rPr>
          <w:fldChar w:fldCharType="separate"/>
        </w:r>
        <w:r>
          <w:rPr>
            <w:noProof/>
            <w:webHidden/>
          </w:rPr>
          <w:t>31</w:t>
        </w:r>
        <w:r>
          <w:rPr>
            <w:noProof/>
            <w:webHidden/>
          </w:rPr>
          <w:fldChar w:fldCharType="end"/>
        </w:r>
      </w:hyperlink>
    </w:p>
    <w:p w14:paraId="3F9827C4" w14:textId="77705D74" w:rsidR="00F23CD1" w:rsidRDefault="00F23CD1">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78" w:history="1">
        <w:r w:rsidRPr="00597AA0">
          <w:rPr>
            <w:rStyle w:val="Hyperlink"/>
          </w:rPr>
          <w:t>5.</w:t>
        </w:r>
        <w:r>
          <w:rPr>
            <w:rFonts w:asciiTheme="minorHAnsi" w:eastAsiaTheme="minorEastAsia" w:hAnsiTheme="minorHAnsi" w:cstheme="minorBidi"/>
            <w:b w:val="0"/>
            <w:noProof/>
            <w:kern w:val="2"/>
            <w:sz w:val="24"/>
            <w:szCs w:val="24"/>
            <w:lang w:eastAsia="en-IE"/>
            <w14:ligatures w14:val="standardContextual"/>
          </w:rPr>
          <w:tab/>
        </w:r>
        <w:r w:rsidRPr="00597AA0">
          <w:rPr>
            <w:rStyle w:val="Hyperlink"/>
          </w:rPr>
          <w:t>Evaluating Popular Federated Learning Frameworks</w:t>
        </w:r>
        <w:r>
          <w:rPr>
            <w:noProof/>
            <w:webHidden/>
          </w:rPr>
          <w:tab/>
        </w:r>
        <w:r>
          <w:rPr>
            <w:noProof/>
            <w:webHidden/>
          </w:rPr>
          <w:fldChar w:fldCharType="begin"/>
        </w:r>
        <w:r>
          <w:rPr>
            <w:noProof/>
            <w:webHidden/>
          </w:rPr>
          <w:instrText xml:space="preserve"> PAGEREF _Toc177563378 \h </w:instrText>
        </w:r>
        <w:r>
          <w:rPr>
            <w:noProof/>
            <w:webHidden/>
          </w:rPr>
        </w:r>
        <w:r>
          <w:rPr>
            <w:noProof/>
            <w:webHidden/>
          </w:rPr>
          <w:fldChar w:fldCharType="separate"/>
        </w:r>
        <w:r>
          <w:rPr>
            <w:noProof/>
            <w:webHidden/>
          </w:rPr>
          <w:t>33</w:t>
        </w:r>
        <w:r>
          <w:rPr>
            <w:noProof/>
            <w:webHidden/>
          </w:rPr>
          <w:fldChar w:fldCharType="end"/>
        </w:r>
      </w:hyperlink>
    </w:p>
    <w:p w14:paraId="4B3A55BB" w14:textId="6E70FF8A"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79" w:history="1">
        <w:r w:rsidRPr="00597AA0">
          <w:rPr>
            <w:rStyle w:val="Hyperlink"/>
          </w:rPr>
          <w:t>5.1.</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PySyft</w:t>
        </w:r>
        <w:r>
          <w:rPr>
            <w:noProof/>
            <w:webHidden/>
          </w:rPr>
          <w:tab/>
        </w:r>
        <w:r>
          <w:rPr>
            <w:noProof/>
            <w:webHidden/>
          </w:rPr>
          <w:fldChar w:fldCharType="begin"/>
        </w:r>
        <w:r>
          <w:rPr>
            <w:noProof/>
            <w:webHidden/>
          </w:rPr>
          <w:instrText xml:space="preserve"> PAGEREF _Toc177563379 \h </w:instrText>
        </w:r>
        <w:r>
          <w:rPr>
            <w:noProof/>
            <w:webHidden/>
          </w:rPr>
        </w:r>
        <w:r>
          <w:rPr>
            <w:noProof/>
            <w:webHidden/>
          </w:rPr>
          <w:fldChar w:fldCharType="separate"/>
        </w:r>
        <w:r>
          <w:rPr>
            <w:noProof/>
            <w:webHidden/>
          </w:rPr>
          <w:t>33</w:t>
        </w:r>
        <w:r>
          <w:rPr>
            <w:noProof/>
            <w:webHidden/>
          </w:rPr>
          <w:fldChar w:fldCharType="end"/>
        </w:r>
      </w:hyperlink>
    </w:p>
    <w:p w14:paraId="17F7C45F" w14:textId="2849E7D6"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0" w:history="1">
        <w:r w:rsidRPr="00597AA0">
          <w:rPr>
            <w:rStyle w:val="Hyperlink"/>
          </w:rPr>
          <w:t>5.2.</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ATE</w:t>
        </w:r>
        <w:r>
          <w:rPr>
            <w:noProof/>
            <w:webHidden/>
          </w:rPr>
          <w:tab/>
        </w:r>
        <w:r>
          <w:rPr>
            <w:noProof/>
            <w:webHidden/>
          </w:rPr>
          <w:fldChar w:fldCharType="begin"/>
        </w:r>
        <w:r>
          <w:rPr>
            <w:noProof/>
            <w:webHidden/>
          </w:rPr>
          <w:instrText xml:space="preserve"> PAGEREF _Toc177563380 \h </w:instrText>
        </w:r>
        <w:r>
          <w:rPr>
            <w:noProof/>
            <w:webHidden/>
          </w:rPr>
        </w:r>
        <w:r>
          <w:rPr>
            <w:noProof/>
            <w:webHidden/>
          </w:rPr>
          <w:fldChar w:fldCharType="separate"/>
        </w:r>
        <w:r>
          <w:rPr>
            <w:noProof/>
            <w:webHidden/>
          </w:rPr>
          <w:t>34</w:t>
        </w:r>
        <w:r>
          <w:rPr>
            <w:noProof/>
            <w:webHidden/>
          </w:rPr>
          <w:fldChar w:fldCharType="end"/>
        </w:r>
      </w:hyperlink>
    </w:p>
    <w:p w14:paraId="17353766" w14:textId="47184EBB"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1" w:history="1">
        <w:r w:rsidRPr="00597AA0">
          <w:rPr>
            <w:rStyle w:val="Hyperlink"/>
          </w:rPr>
          <w:t>5.3.</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lower</w:t>
        </w:r>
        <w:r>
          <w:rPr>
            <w:noProof/>
            <w:webHidden/>
          </w:rPr>
          <w:tab/>
        </w:r>
        <w:r>
          <w:rPr>
            <w:noProof/>
            <w:webHidden/>
          </w:rPr>
          <w:fldChar w:fldCharType="begin"/>
        </w:r>
        <w:r>
          <w:rPr>
            <w:noProof/>
            <w:webHidden/>
          </w:rPr>
          <w:instrText xml:space="preserve"> PAGEREF _Toc177563381 \h </w:instrText>
        </w:r>
        <w:r>
          <w:rPr>
            <w:noProof/>
            <w:webHidden/>
          </w:rPr>
        </w:r>
        <w:r>
          <w:rPr>
            <w:noProof/>
            <w:webHidden/>
          </w:rPr>
          <w:fldChar w:fldCharType="separate"/>
        </w:r>
        <w:r>
          <w:rPr>
            <w:noProof/>
            <w:webHidden/>
          </w:rPr>
          <w:t>35</w:t>
        </w:r>
        <w:r>
          <w:rPr>
            <w:noProof/>
            <w:webHidden/>
          </w:rPr>
          <w:fldChar w:fldCharType="end"/>
        </w:r>
      </w:hyperlink>
    </w:p>
    <w:p w14:paraId="6F9AF116" w14:textId="653CC3A8"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2" w:history="1">
        <w:r w:rsidRPr="00597AA0">
          <w:rPr>
            <w:rStyle w:val="Hyperlink"/>
          </w:rPr>
          <w:t>5.4.</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edML</w:t>
        </w:r>
        <w:r>
          <w:rPr>
            <w:noProof/>
            <w:webHidden/>
          </w:rPr>
          <w:tab/>
        </w:r>
        <w:r>
          <w:rPr>
            <w:noProof/>
            <w:webHidden/>
          </w:rPr>
          <w:fldChar w:fldCharType="begin"/>
        </w:r>
        <w:r>
          <w:rPr>
            <w:noProof/>
            <w:webHidden/>
          </w:rPr>
          <w:instrText xml:space="preserve"> PAGEREF _Toc177563382 \h </w:instrText>
        </w:r>
        <w:r>
          <w:rPr>
            <w:noProof/>
            <w:webHidden/>
          </w:rPr>
        </w:r>
        <w:r>
          <w:rPr>
            <w:noProof/>
            <w:webHidden/>
          </w:rPr>
          <w:fldChar w:fldCharType="separate"/>
        </w:r>
        <w:r>
          <w:rPr>
            <w:noProof/>
            <w:webHidden/>
          </w:rPr>
          <w:t>35</w:t>
        </w:r>
        <w:r>
          <w:rPr>
            <w:noProof/>
            <w:webHidden/>
          </w:rPr>
          <w:fldChar w:fldCharType="end"/>
        </w:r>
      </w:hyperlink>
    </w:p>
    <w:p w14:paraId="261FB934" w14:textId="6C14BC58"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3" w:history="1">
        <w:r w:rsidRPr="00597AA0">
          <w:rPr>
            <w:rStyle w:val="Hyperlink"/>
          </w:rPr>
          <w:t>5.5.</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TensorFlow Federated</w:t>
        </w:r>
        <w:r>
          <w:rPr>
            <w:noProof/>
            <w:webHidden/>
          </w:rPr>
          <w:tab/>
        </w:r>
        <w:r>
          <w:rPr>
            <w:noProof/>
            <w:webHidden/>
          </w:rPr>
          <w:fldChar w:fldCharType="begin"/>
        </w:r>
        <w:r>
          <w:rPr>
            <w:noProof/>
            <w:webHidden/>
          </w:rPr>
          <w:instrText xml:space="preserve"> PAGEREF _Toc177563383 \h </w:instrText>
        </w:r>
        <w:r>
          <w:rPr>
            <w:noProof/>
            <w:webHidden/>
          </w:rPr>
        </w:r>
        <w:r>
          <w:rPr>
            <w:noProof/>
            <w:webHidden/>
          </w:rPr>
          <w:fldChar w:fldCharType="separate"/>
        </w:r>
        <w:r>
          <w:rPr>
            <w:noProof/>
            <w:webHidden/>
          </w:rPr>
          <w:t>36</w:t>
        </w:r>
        <w:r>
          <w:rPr>
            <w:noProof/>
            <w:webHidden/>
          </w:rPr>
          <w:fldChar w:fldCharType="end"/>
        </w:r>
      </w:hyperlink>
    </w:p>
    <w:p w14:paraId="2A10BC0F" w14:textId="4C1EDE15"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4" w:history="1">
        <w:r w:rsidRPr="00597AA0">
          <w:rPr>
            <w:rStyle w:val="Hyperlink"/>
          </w:rPr>
          <w:t>5.6.</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Conclusions and summary</w:t>
        </w:r>
        <w:r>
          <w:rPr>
            <w:noProof/>
            <w:webHidden/>
          </w:rPr>
          <w:tab/>
        </w:r>
        <w:r>
          <w:rPr>
            <w:noProof/>
            <w:webHidden/>
          </w:rPr>
          <w:fldChar w:fldCharType="begin"/>
        </w:r>
        <w:r>
          <w:rPr>
            <w:noProof/>
            <w:webHidden/>
          </w:rPr>
          <w:instrText xml:space="preserve"> PAGEREF _Toc177563384 \h </w:instrText>
        </w:r>
        <w:r>
          <w:rPr>
            <w:noProof/>
            <w:webHidden/>
          </w:rPr>
        </w:r>
        <w:r>
          <w:rPr>
            <w:noProof/>
            <w:webHidden/>
          </w:rPr>
          <w:fldChar w:fldCharType="separate"/>
        </w:r>
        <w:r>
          <w:rPr>
            <w:noProof/>
            <w:webHidden/>
          </w:rPr>
          <w:t>37</w:t>
        </w:r>
        <w:r>
          <w:rPr>
            <w:noProof/>
            <w:webHidden/>
          </w:rPr>
          <w:fldChar w:fldCharType="end"/>
        </w:r>
      </w:hyperlink>
    </w:p>
    <w:p w14:paraId="5F0B5FD1" w14:textId="7F70C47A" w:rsidR="00F23CD1" w:rsidRDefault="00F23CD1">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85" w:history="1">
        <w:r w:rsidRPr="00597AA0">
          <w:rPr>
            <w:rStyle w:val="Hyperlink"/>
          </w:rPr>
          <w:t>6.</w:t>
        </w:r>
        <w:r>
          <w:rPr>
            <w:rFonts w:asciiTheme="minorHAnsi" w:eastAsiaTheme="minorEastAsia" w:hAnsiTheme="minorHAnsi" w:cstheme="minorBidi"/>
            <w:b w:val="0"/>
            <w:noProof/>
            <w:kern w:val="2"/>
            <w:sz w:val="24"/>
            <w:szCs w:val="24"/>
            <w:lang w:eastAsia="en-IE"/>
            <w14:ligatures w14:val="standardContextual"/>
          </w:rPr>
          <w:tab/>
        </w:r>
        <w:r w:rsidRPr="00597AA0">
          <w:rPr>
            <w:rStyle w:val="Hyperlink"/>
          </w:rPr>
          <w:t>Federated Learning Server Development</w:t>
        </w:r>
        <w:r>
          <w:rPr>
            <w:noProof/>
            <w:webHidden/>
          </w:rPr>
          <w:tab/>
        </w:r>
        <w:r>
          <w:rPr>
            <w:noProof/>
            <w:webHidden/>
          </w:rPr>
          <w:fldChar w:fldCharType="begin"/>
        </w:r>
        <w:r>
          <w:rPr>
            <w:noProof/>
            <w:webHidden/>
          </w:rPr>
          <w:instrText xml:space="preserve"> PAGEREF _Toc177563385 \h </w:instrText>
        </w:r>
        <w:r>
          <w:rPr>
            <w:noProof/>
            <w:webHidden/>
          </w:rPr>
        </w:r>
        <w:r>
          <w:rPr>
            <w:noProof/>
            <w:webHidden/>
          </w:rPr>
          <w:fldChar w:fldCharType="separate"/>
        </w:r>
        <w:r>
          <w:rPr>
            <w:noProof/>
            <w:webHidden/>
          </w:rPr>
          <w:t>38</w:t>
        </w:r>
        <w:r>
          <w:rPr>
            <w:noProof/>
            <w:webHidden/>
          </w:rPr>
          <w:fldChar w:fldCharType="end"/>
        </w:r>
      </w:hyperlink>
    </w:p>
    <w:p w14:paraId="5267C2FF" w14:textId="1E5824A4"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6" w:history="1">
        <w:r w:rsidRPr="00597AA0">
          <w:rPr>
            <w:rStyle w:val="Hyperlink"/>
          </w:rPr>
          <w:t>6.1.</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Architecture</w:t>
        </w:r>
        <w:r>
          <w:rPr>
            <w:noProof/>
            <w:webHidden/>
          </w:rPr>
          <w:tab/>
        </w:r>
        <w:r>
          <w:rPr>
            <w:noProof/>
            <w:webHidden/>
          </w:rPr>
          <w:fldChar w:fldCharType="begin"/>
        </w:r>
        <w:r>
          <w:rPr>
            <w:noProof/>
            <w:webHidden/>
          </w:rPr>
          <w:instrText xml:space="preserve"> PAGEREF _Toc177563386 \h </w:instrText>
        </w:r>
        <w:r>
          <w:rPr>
            <w:noProof/>
            <w:webHidden/>
          </w:rPr>
        </w:r>
        <w:r>
          <w:rPr>
            <w:noProof/>
            <w:webHidden/>
          </w:rPr>
          <w:fldChar w:fldCharType="separate"/>
        </w:r>
        <w:r>
          <w:rPr>
            <w:noProof/>
            <w:webHidden/>
          </w:rPr>
          <w:t>38</w:t>
        </w:r>
        <w:r>
          <w:rPr>
            <w:noProof/>
            <w:webHidden/>
          </w:rPr>
          <w:fldChar w:fldCharType="end"/>
        </w:r>
      </w:hyperlink>
    </w:p>
    <w:p w14:paraId="71B083F4" w14:textId="61362B48"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7" w:history="1">
        <w:r w:rsidRPr="00597AA0">
          <w:rPr>
            <w:rStyle w:val="Hyperlink"/>
          </w:rPr>
          <w:t>6.2.</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L Server Flow</w:t>
        </w:r>
        <w:r>
          <w:rPr>
            <w:noProof/>
            <w:webHidden/>
          </w:rPr>
          <w:tab/>
        </w:r>
        <w:r>
          <w:rPr>
            <w:noProof/>
            <w:webHidden/>
          </w:rPr>
          <w:fldChar w:fldCharType="begin"/>
        </w:r>
        <w:r>
          <w:rPr>
            <w:noProof/>
            <w:webHidden/>
          </w:rPr>
          <w:instrText xml:space="preserve"> PAGEREF _Toc177563387 \h </w:instrText>
        </w:r>
        <w:r>
          <w:rPr>
            <w:noProof/>
            <w:webHidden/>
          </w:rPr>
        </w:r>
        <w:r>
          <w:rPr>
            <w:noProof/>
            <w:webHidden/>
          </w:rPr>
          <w:fldChar w:fldCharType="separate"/>
        </w:r>
        <w:r>
          <w:rPr>
            <w:noProof/>
            <w:webHidden/>
          </w:rPr>
          <w:t>39</w:t>
        </w:r>
        <w:r>
          <w:rPr>
            <w:noProof/>
            <w:webHidden/>
          </w:rPr>
          <w:fldChar w:fldCharType="end"/>
        </w:r>
      </w:hyperlink>
    </w:p>
    <w:p w14:paraId="1BC3273F" w14:textId="2DE5B126"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88" w:history="1">
        <w:r w:rsidRPr="00597AA0">
          <w:rPr>
            <w:rStyle w:val="Hyperlink"/>
          </w:rPr>
          <w:t>6.3.</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L Server Functions</w:t>
        </w:r>
        <w:r>
          <w:rPr>
            <w:noProof/>
            <w:webHidden/>
          </w:rPr>
          <w:tab/>
        </w:r>
        <w:r>
          <w:rPr>
            <w:noProof/>
            <w:webHidden/>
          </w:rPr>
          <w:fldChar w:fldCharType="begin"/>
        </w:r>
        <w:r>
          <w:rPr>
            <w:noProof/>
            <w:webHidden/>
          </w:rPr>
          <w:instrText xml:space="preserve"> PAGEREF _Toc177563388 \h </w:instrText>
        </w:r>
        <w:r>
          <w:rPr>
            <w:noProof/>
            <w:webHidden/>
          </w:rPr>
        </w:r>
        <w:r>
          <w:rPr>
            <w:noProof/>
            <w:webHidden/>
          </w:rPr>
          <w:fldChar w:fldCharType="separate"/>
        </w:r>
        <w:r>
          <w:rPr>
            <w:noProof/>
            <w:webHidden/>
          </w:rPr>
          <w:t>39</w:t>
        </w:r>
        <w:r>
          <w:rPr>
            <w:noProof/>
            <w:webHidden/>
          </w:rPr>
          <w:fldChar w:fldCharType="end"/>
        </w:r>
      </w:hyperlink>
    </w:p>
    <w:p w14:paraId="28C55C40" w14:textId="54EE351F"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89" w:history="1">
        <w:r w:rsidRPr="00597AA0">
          <w:rPr>
            <w:rStyle w:val="Hyperlink"/>
          </w:rPr>
          <w:t>6.3.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server.py</w:t>
        </w:r>
        <w:r>
          <w:rPr>
            <w:noProof/>
            <w:webHidden/>
          </w:rPr>
          <w:tab/>
        </w:r>
        <w:r>
          <w:rPr>
            <w:noProof/>
            <w:webHidden/>
          </w:rPr>
          <w:fldChar w:fldCharType="begin"/>
        </w:r>
        <w:r>
          <w:rPr>
            <w:noProof/>
            <w:webHidden/>
          </w:rPr>
          <w:instrText xml:space="preserve"> PAGEREF _Toc177563389 \h </w:instrText>
        </w:r>
        <w:r>
          <w:rPr>
            <w:noProof/>
            <w:webHidden/>
          </w:rPr>
        </w:r>
        <w:r>
          <w:rPr>
            <w:noProof/>
            <w:webHidden/>
          </w:rPr>
          <w:fldChar w:fldCharType="separate"/>
        </w:r>
        <w:r>
          <w:rPr>
            <w:noProof/>
            <w:webHidden/>
          </w:rPr>
          <w:t>39</w:t>
        </w:r>
        <w:r>
          <w:rPr>
            <w:noProof/>
            <w:webHidden/>
          </w:rPr>
          <w:fldChar w:fldCharType="end"/>
        </w:r>
      </w:hyperlink>
    </w:p>
    <w:p w14:paraId="3670DE37" w14:textId="28BABAC5"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90" w:history="1">
        <w:r w:rsidRPr="00597AA0">
          <w:rPr>
            <w:rStyle w:val="Hyperlink"/>
          </w:rPr>
          <w:t>6.3.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client.py</w:t>
        </w:r>
        <w:r>
          <w:rPr>
            <w:noProof/>
            <w:webHidden/>
          </w:rPr>
          <w:tab/>
        </w:r>
        <w:r>
          <w:rPr>
            <w:noProof/>
            <w:webHidden/>
          </w:rPr>
          <w:fldChar w:fldCharType="begin"/>
        </w:r>
        <w:r>
          <w:rPr>
            <w:noProof/>
            <w:webHidden/>
          </w:rPr>
          <w:instrText xml:space="preserve"> PAGEREF _Toc177563390 \h </w:instrText>
        </w:r>
        <w:r>
          <w:rPr>
            <w:noProof/>
            <w:webHidden/>
          </w:rPr>
        </w:r>
        <w:r>
          <w:rPr>
            <w:noProof/>
            <w:webHidden/>
          </w:rPr>
          <w:fldChar w:fldCharType="separate"/>
        </w:r>
        <w:r>
          <w:rPr>
            <w:noProof/>
            <w:webHidden/>
          </w:rPr>
          <w:t>40</w:t>
        </w:r>
        <w:r>
          <w:rPr>
            <w:noProof/>
            <w:webHidden/>
          </w:rPr>
          <w:fldChar w:fldCharType="end"/>
        </w:r>
      </w:hyperlink>
    </w:p>
    <w:p w14:paraId="2309AB17" w14:textId="18502FD4"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1" w:history="1">
        <w:r w:rsidRPr="00597AA0">
          <w:rPr>
            <w:rStyle w:val="Hyperlink"/>
          </w:rPr>
          <w:t>6.4.</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Communication protocols</w:t>
        </w:r>
        <w:r>
          <w:rPr>
            <w:noProof/>
            <w:webHidden/>
          </w:rPr>
          <w:tab/>
        </w:r>
        <w:r>
          <w:rPr>
            <w:noProof/>
            <w:webHidden/>
          </w:rPr>
          <w:fldChar w:fldCharType="begin"/>
        </w:r>
        <w:r>
          <w:rPr>
            <w:noProof/>
            <w:webHidden/>
          </w:rPr>
          <w:instrText xml:space="preserve"> PAGEREF _Toc177563391 \h </w:instrText>
        </w:r>
        <w:r>
          <w:rPr>
            <w:noProof/>
            <w:webHidden/>
          </w:rPr>
        </w:r>
        <w:r>
          <w:rPr>
            <w:noProof/>
            <w:webHidden/>
          </w:rPr>
          <w:fldChar w:fldCharType="separate"/>
        </w:r>
        <w:r>
          <w:rPr>
            <w:noProof/>
            <w:webHidden/>
          </w:rPr>
          <w:t>41</w:t>
        </w:r>
        <w:r>
          <w:rPr>
            <w:noProof/>
            <w:webHidden/>
          </w:rPr>
          <w:fldChar w:fldCharType="end"/>
        </w:r>
      </w:hyperlink>
    </w:p>
    <w:p w14:paraId="44F5534B" w14:textId="454F5540"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2" w:history="1">
        <w:r w:rsidRPr="00597AA0">
          <w:rPr>
            <w:rStyle w:val="Hyperlink"/>
          </w:rPr>
          <w:t>6.5.</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Machine Learning Models Used.</w:t>
        </w:r>
        <w:r>
          <w:rPr>
            <w:noProof/>
            <w:webHidden/>
          </w:rPr>
          <w:tab/>
        </w:r>
        <w:r>
          <w:rPr>
            <w:noProof/>
            <w:webHidden/>
          </w:rPr>
          <w:fldChar w:fldCharType="begin"/>
        </w:r>
        <w:r>
          <w:rPr>
            <w:noProof/>
            <w:webHidden/>
          </w:rPr>
          <w:instrText xml:space="preserve"> PAGEREF _Toc177563392 \h </w:instrText>
        </w:r>
        <w:r>
          <w:rPr>
            <w:noProof/>
            <w:webHidden/>
          </w:rPr>
        </w:r>
        <w:r>
          <w:rPr>
            <w:noProof/>
            <w:webHidden/>
          </w:rPr>
          <w:fldChar w:fldCharType="separate"/>
        </w:r>
        <w:r>
          <w:rPr>
            <w:noProof/>
            <w:webHidden/>
          </w:rPr>
          <w:t>42</w:t>
        </w:r>
        <w:r>
          <w:rPr>
            <w:noProof/>
            <w:webHidden/>
          </w:rPr>
          <w:fldChar w:fldCharType="end"/>
        </w:r>
      </w:hyperlink>
    </w:p>
    <w:p w14:paraId="12893818" w14:textId="359CE6F8"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93" w:history="1">
        <w:r w:rsidRPr="00597AA0">
          <w:rPr>
            <w:rStyle w:val="Hyperlink"/>
          </w:rPr>
          <w:t>6.5.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Technological Model</w:t>
        </w:r>
        <w:r>
          <w:rPr>
            <w:noProof/>
            <w:webHidden/>
          </w:rPr>
          <w:tab/>
        </w:r>
        <w:r>
          <w:rPr>
            <w:noProof/>
            <w:webHidden/>
          </w:rPr>
          <w:fldChar w:fldCharType="begin"/>
        </w:r>
        <w:r>
          <w:rPr>
            <w:noProof/>
            <w:webHidden/>
          </w:rPr>
          <w:instrText xml:space="preserve"> PAGEREF _Toc177563393 \h </w:instrText>
        </w:r>
        <w:r>
          <w:rPr>
            <w:noProof/>
            <w:webHidden/>
          </w:rPr>
        </w:r>
        <w:r>
          <w:rPr>
            <w:noProof/>
            <w:webHidden/>
          </w:rPr>
          <w:fldChar w:fldCharType="separate"/>
        </w:r>
        <w:r>
          <w:rPr>
            <w:noProof/>
            <w:webHidden/>
          </w:rPr>
          <w:t>42</w:t>
        </w:r>
        <w:r>
          <w:rPr>
            <w:noProof/>
            <w:webHidden/>
          </w:rPr>
          <w:fldChar w:fldCharType="end"/>
        </w:r>
      </w:hyperlink>
    </w:p>
    <w:p w14:paraId="3539AE03" w14:textId="346246A0"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94" w:history="1">
        <w:r w:rsidRPr="00597AA0">
          <w:rPr>
            <w:rStyle w:val="Hyperlink"/>
          </w:rPr>
          <w:t>6.5.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Medical Model</w:t>
        </w:r>
        <w:r>
          <w:rPr>
            <w:noProof/>
            <w:webHidden/>
          </w:rPr>
          <w:tab/>
        </w:r>
        <w:r>
          <w:rPr>
            <w:noProof/>
            <w:webHidden/>
          </w:rPr>
          <w:fldChar w:fldCharType="begin"/>
        </w:r>
        <w:r>
          <w:rPr>
            <w:noProof/>
            <w:webHidden/>
          </w:rPr>
          <w:instrText xml:space="preserve"> PAGEREF _Toc177563394 \h </w:instrText>
        </w:r>
        <w:r>
          <w:rPr>
            <w:noProof/>
            <w:webHidden/>
          </w:rPr>
        </w:r>
        <w:r>
          <w:rPr>
            <w:noProof/>
            <w:webHidden/>
          </w:rPr>
          <w:fldChar w:fldCharType="separate"/>
        </w:r>
        <w:r>
          <w:rPr>
            <w:noProof/>
            <w:webHidden/>
          </w:rPr>
          <w:t>43</w:t>
        </w:r>
        <w:r>
          <w:rPr>
            <w:noProof/>
            <w:webHidden/>
          </w:rPr>
          <w:fldChar w:fldCharType="end"/>
        </w:r>
      </w:hyperlink>
    </w:p>
    <w:p w14:paraId="00D572E6" w14:textId="27886850"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5" w:history="1">
        <w:r w:rsidRPr="00597AA0">
          <w:rPr>
            <w:rStyle w:val="Hyperlink"/>
          </w:rPr>
          <w:t>6.6.</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Algorithm</w:t>
        </w:r>
        <w:r>
          <w:rPr>
            <w:noProof/>
            <w:webHidden/>
          </w:rPr>
          <w:tab/>
        </w:r>
        <w:r>
          <w:rPr>
            <w:noProof/>
            <w:webHidden/>
          </w:rPr>
          <w:fldChar w:fldCharType="begin"/>
        </w:r>
        <w:r>
          <w:rPr>
            <w:noProof/>
            <w:webHidden/>
          </w:rPr>
          <w:instrText xml:space="preserve"> PAGEREF _Toc177563395 \h </w:instrText>
        </w:r>
        <w:r>
          <w:rPr>
            <w:noProof/>
            <w:webHidden/>
          </w:rPr>
        </w:r>
        <w:r>
          <w:rPr>
            <w:noProof/>
            <w:webHidden/>
          </w:rPr>
          <w:fldChar w:fldCharType="separate"/>
        </w:r>
        <w:r>
          <w:rPr>
            <w:noProof/>
            <w:webHidden/>
          </w:rPr>
          <w:t>44</w:t>
        </w:r>
        <w:r>
          <w:rPr>
            <w:noProof/>
            <w:webHidden/>
          </w:rPr>
          <w:fldChar w:fldCharType="end"/>
        </w:r>
      </w:hyperlink>
    </w:p>
    <w:p w14:paraId="17A591D0" w14:textId="4DD181B1"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396" w:history="1">
        <w:r w:rsidRPr="00597AA0">
          <w:rPr>
            <w:rStyle w:val="Hyperlink"/>
          </w:rPr>
          <w:t>6.7.</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Data Collection</w:t>
        </w:r>
        <w:r>
          <w:rPr>
            <w:noProof/>
            <w:webHidden/>
          </w:rPr>
          <w:tab/>
        </w:r>
        <w:r>
          <w:rPr>
            <w:noProof/>
            <w:webHidden/>
          </w:rPr>
          <w:fldChar w:fldCharType="begin"/>
        </w:r>
        <w:r>
          <w:rPr>
            <w:noProof/>
            <w:webHidden/>
          </w:rPr>
          <w:instrText xml:space="preserve"> PAGEREF _Toc177563396 \h </w:instrText>
        </w:r>
        <w:r>
          <w:rPr>
            <w:noProof/>
            <w:webHidden/>
          </w:rPr>
        </w:r>
        <w:r>
          <w:rPr>
            <w:noProof/>
            <w:webHidden/>
          </w:rPr>
          <w:fldChar w:fldCharType="separate"/>
        </w:r>
        <w:r>
          <w:rPr>
            <w:noProof/>
            <w:webHidden/>
          </w:rPr>
          <w:t>44</w:t>
        </w:r>
        <w:r>
          <w:rPr>
            <w:noProof/>
            <w:webHidden/>
          </w:rPr>
          <w:fldChar w:fldCharType="end"/>
        </w:r>
      </w:hyperlink>
    </w:p>
    <w:p w14:paraId="45D78B24" w14:textId="1BDAA94A"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97" w:history="1">
        <w:r w:rsidRPr="00597AA0">
          <w:rPr>
            <w:rStyle w:val="Hyperlink"/>
          </w:rPr>
          <w:t>6.7.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Technological Data</w:t>
        </w:r>
        <w:r>
          <w:rPr>
            <w:noProof/>
            <w:webHidden/>
          </w:rPr>
          <w:tab/>
        </w:r>
        <w:r>
          <w:rPr>
            <w:noProof/>
            <w:webHidden/>
          </w:rPr>
          <w:fldChar w:fldCharType="begin"/>
        </w:r>
        <w:r>
          <w:rPr>
            <w:noProof/>
            <w:webHidden/>
          </w:rPr>
          <w:instrText xml:space="preserve"> PAGEREF _Toc177563397 \h </w:instrText>
        </w:r>
        <w:r>
          <w:rPr>
            <w:noProof/>
            <w:webHidden/>
          </w:rPr>
        </w:r>
        <w:r>
          <w:rPr>
            <w:noProof/>
            <w:webHidden/>
          </w:rPr>
          <w:fldChar w:fldCharType="separate"/>
        </w:r>
        <w:r>
          <w:rPr>
            <w:noProof/>
            <w:webHidden/>
          </w:rPr>
          <w:t>44</w:t>
        </w:r>
        <w:r>
          <w:rPr>
            <w:noProof/>
            <w:webHidden/>
          </w:rPr>
          <w:fldChar w:fldCharType="end"/>
        </w:r>
      </w:hyperlink>
    </w:p>
    <w:p w14:paraId="7901BA5B" w14:textId="2C2FE5BA"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398" w:history="1">
        <w:r w:rsidRPr="00597AA0">
          <w:rPr>
            <w:rStyle w:val="Hyperlink"/>
          </w:rPr>
          <w:t>6.7.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Medical Data</w:t>
        </w:r>
        <w:r>
          <w:rPr>
            <w:noProof/>
            <w:webHidden/>
          </w:rPr>
          <w:tab/>
        </w:r>
        <w:r>
          <w:rPr>
            <w:noProof/>
            <w:webHidden/>
          </w:rPr>
          <w:fldChar w:fldCharType="begin"/>
        </w:r>
        <w:r>
          <w:rPr>
            <w:noProof/>
            <w:webHidden/>
          </w:rPr>
          <w:instrText xml:space="preserve"> PAGEREF _Toc177563398 \h </w:instrText>
        </w:r>
        <w:r>
          <w:rPr>
            <w:noProof/>
            <w:webHidden/>
          </w:rPr>
        </w:r>
        <w:r>
          <w:rPr>
            <w:noProof/>
            <w:webHidden/>
          </w:rPr>
          <w:fldChar w:fldCharType="separate"/>
        </w:r>
        <w:r>
          <w:rPr>
            <w:noProof/>
            <w:webHidden/>
          </w:rPr>
          <w:t>45</w:t>
        </w:r>
        <w:r>
          <w:rPr>
            <w:noProof/>
            <w:webHidden/>
          </w:rPr>
          <w:fldChar w:fldCharType="end"/>
        </w:r>
      </w:hyperlink>
    </w:p>
    <w:p w14:paraId="52572826" w14:textId="1144A551" w:rsidR="00F23CD1" w:rsidRDefault="00F23CD1">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399" w:history="1">
        <w:r w:rsidRPr="00597AA0">
          <w:rPr>
            <w:rStyle w:val="Hyperlink"/>
          </w:rPr>
          <w:t>7.</w:t>
        </w:r>
        <w:r>
          <w:rPr>
            <w:rFonts w:asciiTheme="minorHAnsi" w:eastAsiaTheme="minorEastAsia" w:hAnsiTheme="minorHAnsi" w:cstheme="minorBidi"/>
            <w:b w:val="0"/>
            <w:noProof/>
            <w:kern w:val="2"/>
            <w:sz w:val="24"/>
            <w:szCs w:val="24"/>
            <w:lang w:eastAsia="en-IE"/>
            <w14:ligatures w14:val="standardContextual"/>
          </w:rPr>
          <w:tab/>
        </w:r>
        <w:r w:rsidRPr="00597AA0">
          <w:rPr>
            <w:rStyle w:val="Hyperlink"/>
          </w:rPr>
          <w:t>Results</w:t>
        </w:r>
        <w:r>
          <w:rPr>
            <w:noProof/>
            <w:webHidden/>
          </w:rPr>
          <w:tab/>
        </w:r>
        <w:r>
          <w:rPr>
            <w:noProof/>
            <w:webHidden/>
          </w:rPr>
          <w:fldChar w:fldCharType="begin"/>
        </w:r>
        <w:r>
          <w:rPr>
            <w:noProof/>
            <w:webHidden/>
          </w:rPr>
          <w:instrText xml:space="preserve"> PAGEREF _Toc177563399 \h </w:instrText>
        </w:r>
        <w:r>
          <w:rPr>
            <w:noProof/>
            <w:webHidden/>
          </w:rPr>
        </w:r>
        <w:r>
          <w:rPr>
            <w:noProof/>
            <w:webHidden/>
          </w:rPr>
          <w:fldChar w:fldCharType="separate"/>
        </w:r>
        <w:r>
          <w:rPr>
            <w:noProof/>
            <w:webHidden/>
          </w:rPr>
          <w:t>47</w:t>
        </w:r>
        <w:r>
          <w:rPr>
            <w:noProof/>
            <w:webHidden/>
          </w:rPr>
          <w:fldChar w:fldCharType="end"/>
        </w:r>
      </w:hyperlink>
    </w:p>
    <w:p w14:paraId="74AC13A4" w14:textId="2109C418"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0" w:history="1">
        <w:r w:rsidRPr="00597AA0">
          <w:rPr>
            <w:rStyle w:val="Hyperlink"/>
          </w:rPr>
          <w:t>7.1.</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Technological scenario</w:t>
        </w:r>
        <w:r>
          <w:rPr>
            <w:noProof/>
            <w:webHidden/>
          </w:rPr>
          <w:tab/>
        </w:r>
        <w:r>
          <w:rPr>
            <w:noProof/>
            <w:webHidden/>
          </w:rPr>
          <w:fldChar w:fldCharType="begin"/>
        </w:r>
        <w:r>
          <w:rPr>
            <w:noProof/>
            <w:webHidden/>
          </w:rPr>
          <w:instrText xml:space="preserve"> PAGEREF _Toc177563400 \h </w:instrText>
        </w:r>
        <w:r>
          <w:rPr>
            <w:noProof/>
            <w:webHidden/>
          </w:rPr>
        </w:r>
        <w:r>
          <w:rPr>
            <w:noProof/>
            <w:webHidden/>
          </w:rPr>
          <w:fldChar w:fldCharType="separate"/>
        </w:r>
        <w:r>
          <w:rPr>
            <w:noProof/>
            <w:webHidden/>
          </w:rPr>
          <w:t>47</w:t>
        </w:r>
        <w:r>
          <w:rPr>
            <w:noProof/>
            <w:webHidden/>
          </w:rPr>
          <w:fldChar w:fldCharType="end"/>
        </w:r>
      </w:hyperlink>
    </w:p>
    <w:p w14:paraId="087A729E" w14:textId="45670232"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01" w:history="1">
        <w:r w:rsidRPr="00597AA0">
          <w:rPr>
            <w:rStyle w:val="Hyperlink"/>
          </w:rPr>
          <w:t>7.1.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IID Data</w:t>
        </w:r>
        <w:r>
          <w:rPr>
            <w:noProof/>
            <w:webHidden/>
          </w:rPr>
          <w:tab/>
        </w:r>
        <w:r>
          <w:rPr>
            <w:noProof/>
            <w:webHidden/>
          </w:rPr>
          <w:fldChar w:fldCharType="begin"/>
        </w:r>
        <w:r>
          <w:rPr>
            <w:noProof/>
            <w:webHidden/>
          </w:rPr>
          <w:instrText xml:space="preserve"> PAGEREF _Toc177563401 \h </w:instrText>
        </w:r>
        <w:r>
          <w:rPr>
            <w:noProof/>
            <w:webHidden/>
          </w:rPr>
        </w:r>
        <w:r>
          <w:rPr>
            <w:noProof/>
            <w:webHidden/>
          </w:rPr>
          <w:fldChar w:fldCharType="separate"/>
        </w:r>
        <w:r>
          <w:rPr>
            <w:noProof/>
            <w:webHidden/>
          </w:rPr>
          <w:t>48</w:t>
        </w:r>
        <w:r>
          <w:rPr>
            <w:noProof/>
            <w:webHidden/>
          </w:rPr>
          <w:fldChar w:fldCharType="end"/>
        </w:r>
      </w:hyperlink>
    </w:p>
    <w:p w14:paraId="5C8BCA93" w14:textId="0AF8C3EE"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02" w:history="1">
        <w:r w:rsidRPr="00597AA0">
          <w:rPr>
            <w:rStyle w:val="Hyperlink"/>
          </w:rPr>
          <w:t>7.1.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Non-IID Data</w:t>
        </w:r>
        <w:r>
          <w:rPr>
            <w:noProof/>
            <w:webHidden/>
          </w:rPr>
          <w:tab/>
        </w:r>
        <w:r>
          <w:rPr>
            <w:noProof/>
            <w:webHidden/>
          </w:rPr>
          <w:fldChar w:fldCharType="begin"/>
        </w:r>
        <w:r>
          <w:rPr>
            <w:noProof/>
            <w:webHidden/>
          </w:rPr>
          <w:instrText xml:space="preserve"> PAGEREF _Toc177563402 \h </w:instrText>
        </w:r>
        <w:r>
          <w:rPr>
            <w:noProof/>
            <w:webHidden/>
          </w:rPr>
        </w:r>
        <w:r>
          <w:rPr>
            <w:noProof/>
            <w:webHidden/>
          </w:rPr>
          <w:fldChar w:fldCharType="separate"/>
        </w:r>
        <w:r>
          <w:rPr>
            <w:noProof/>
            <w:webHidden/>
          </w:rPr>
          <w:t>48</w:t>
        </w:r>
        <w:r>
          <w:rPr>
            <w:noProof/>
            <w:webHidden/>
          </w:rPr>
          <w:fldChar w:fldCharType="end"/>
        </w:r>
      </w:hyperlink>
    </w:p>
    <w:p w14:paraId="79E74590" w14:textId="62B8B85F"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3" w:history="1">
        <w:r w:rsidRPr="00597AA0">
          <w:rPr>
            <w:rStyle w:val="Hyperlink"/>
          </w:rPr>
          <w:t>7.2.</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Medical scenario</w:t>
        </w:r>
        <w:r>
          <w:rPr>
            <w:noProof/>
            <w:webHidden/>
          </w:rPr>
          <w:tab/>
        </w:r>
        <w:r>
          <w:rPr>
            <w:noProof/>
            <w:webHidden/>
          </w:rPr>
          <w:fldChar w:fldCharType="begin"/>
        </w:r>
        <w:r>
          <w:rPr>
            <w:noProof/>
            <w:webHidden/>
          </w:rPr>
          <w:instrText xml:space="preserve"> PAGEREF _Toc177563403 \h </w:instrText>
        </w:r>
        <w:r>
          <w:rPr>
            <w:noProof/>
            <w:webHidden/>
          </w:rPr>
        </w:r>
        <w:r>
          <w:rPr>
            <w:noProof/>
            <w:webHidden/>
          </w:rPr>
          <w:fldChar w:fldCharType="separate"/>
        </w:r>
        <w:r>
          <w:rPr>
            <w:noProof/>
            <w:webHidden/>
          </w:rPr>
          <w:t>50</w:t>
        </w:r>
        <w:r>
          <w:rPr>
            <w:noProof/>
            <w:webHidden/>
          </w:rPr>
          <w:fldChar w:fldCharType="end"/>
        </w:r>
      </w:hyperlink>
    </w:p>
    <w:p w14:paraId="38648F30" w14:textId="5A114FB4"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04" w:history="1">
        <w:r w:rsidRPr="00597AA0">
          <w:rPr>
            <w:rStyle w:val="Hyperlink"/>
          </w:rPr>
          <w:t>7.2.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IID Data</w:t>
        </w:r>
        <w:r>
          <w:rPr>
            <w:noProof/>
            <w:webHidden/>
          </w:rPr>
          <w:tab/>
        </w:r>
        <w:r>
          <w:rPr>
            <w:noProof/>
            <w:webHidden/>
          </w:rPr>
          <w:fldChar w:fldCharType="begin"/>
        </w:r>
        <w:r>
          <w:rPr>
            <w:noProof/>
            <w:webHidden/>
          </w:rPr>
          <w:instrText xml:space="preserve"> PAGEREF _Toc177563404 \h </w:instrText>
        </w:r>
        <w:r>
          <w:rPr>
            <w:noProof/>
            <w:webHidden/>
          </w:rPr>
        </w:r>
        <w:r>
          <w:rPr>
            <w:noProof/>
            <w:webHidden/>
          </w:rPr>
          <w:fldChar w:fldCharType="separate"/>
        </w:r>
        <w:r>
          <w:rPr>
            <w:noProof/>
            <w:webHidden/>
          </w:rPr>
          <w:t>50</w:t>
        </w:r>
        <w:r>
          <w:rPr>
            <w:noProof/>
            <w:webHidden/>
          </w:rPr>
          <w:fldChar w:fldCharType="end"/>
        </w:r>
      </w:hyperlink>
    </w:p>
    <w:p w14:paraId="04D5F13E" w14:textId="5DA4AFED"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05" w:history="1">
        <w:r w:rsidRPr="00597AA0">
          <w:rPr>
            <w:rStyle w:val="Hyperlink"/>
          </w:rPr>
          <w:t>7.2.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Non-IID Data</w:t>
        </w:r>
        <w:r>
          <w:rPr>
            <w:noProof/>
            <w:webHidden/>
          </w:rPr>
          <w:tab/>
        </w:r>
        <w:r>
          <w:rPr>
            <w:noProof/>
            <w:webHidden/>
          </w:rPr>
          <w:fldChar w:fldCharType="begin"/>
        </w:r>
        <w:r>
          <w:rPr>
            <w:noProof/>
            <w:webHidden/>
          </w:rPr>
          <w:instrText xml:space="preserve"> PAGEREF _Toc177563405 \h </w:instrText>
        </w:r>
        <w:r>
          <w:rPr>
            <w:noProof/>
            <w:webHidden/>
          </w:rPr>
        </w:r>
        <w:r>
          <w:rPr>
            <w:noProof/>
            <w:webHidden/>
          </w:rPr>
          <w:fldChar w:fldCharType="separate"/>
        </w:r>
        <w:r>
          <w:rPr>
            <w:noProof/>
            <w:webHidden/>
          </w:rPr>
          <w:t>51</w:t>
        </w:r>
        <w:r>
          <w:rPr>
            <w:noProof/>
            <w:webHidden/>
          </w:rPr>
          <w:fldChar w:fldCharType="end"/>
        </w:r>
      </w:hyperlink>
    </w:p>
    <w:p w14:paraId="1E9491F8" w14:textId="08C74AF5"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6" w:history="1">
        <w:r w:rsidRPr="00597AA0">
          <w:rPr>
            <w:rStyle w:val="Hyperlink"/>
          </w:rPr>
          <w:t>7.3.</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Summary</w:t>
        </w:r>
        <w:r>
          <w:rPr>
            <w:noProof/>
            <w:webHidden/>
          </w:rPr>
          <w:tab/>
        </w:r>
        <w:r>
          <w:rPr>
            <w:noProof/>
            <w:webHidden/>
          </w:rPr>
          <w:fldChar w:fldCharType="begin"/>
        </w:r>
        <w:r>
          <w:rPr>
            <w:noProof/>
            <w:webHidden/>
          </w:rPr>
          <w:instrText xml:space="preserve"> PAGEREF _Toc177563406 \h </w:instrText>
        </w:r>
        <w:r>
          <w:rPr>
            <w:noProof/>
            <w:webHidden/>
          </w:rPr>
        </w:r>
        <w:r>
          <w:rPr>
            <w:noProof/>
            <w:webHidden/>
          </w:rPr>
          <w:fldChar w:fldCharType="separate"/>
        </w:r>
        <w:r>
          <w:rPr>
            <w:noProof/>
            <w:webHidden/>
          </w:rPr>
          <w:t>52</w:t>
        </w:r>
        <w:r>
          <w:rPr>
            <w:noProof/>
            <w:webHidden/>
          </w:rPr>
          <w:fldChar w:fldCharType="end"/>
        </w:r>
      </w:hyperlink>
    </w:p>
    <w:p w14:paraId="44B0A4A5" w14:textId="1EE31386" w:rsidR="00F23CD1" w:rsidRDefault="00F23CD1">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407" w:history="1">
        <w:r w:rsidRPr="00597AA0">
          <w:rPr>
            <w:rStyle w:val="Hyperlink"/>
          </w:rPr>
          <w:t>8.</w:t>
        </w:r>
        <w:r>
          <w:rPr>
            <w:rFonts w:asciiTheme="minorHAnsi" w:eastAsiaTheme="minorEastAsia" w:hAnsiTheme="minorHAnsi" w:cstheme="minorBidi"/>
            <w:b w:val="0"/>
            <w:noProof/>
            <w:kern w:val="2"/>
            <w:sz w:val="24"/>
            <w:szCs w:val="24"/>
            <w:lang w:eastAsia="en-IE"/>
            <w14:ligatures w14:val="standardContextual"/>
          </w:rPr>
          <w:tab/>
        </w:r>
        <w:r w:rsidRPr="00597AA0">
          <w:rPr>
            <w:rStyle w:val="Hyperlink"/>
          </w:rPr>
          <w:t>Conclusion</w:t>
        </w:r>
        <w:r>
          <w:rPr>
            <w:noProof/>
            <w:webHidden/>
          </w:rPr>
          <w:tab/>
        </w:r>
        <w:r>
          <w:rPr>
            <w:noProof/>
            <w:webHidden/>
          </w:rPr>
          <w:fldChar w:fldCharType="begin"/>
        </w:r>
        <w:r>
          <w:rPr>
            <w:noProof/>
            <w:webHidden/>
          </w:rPr>
          <w:instrText xml:space="preserve"> PAGEREF _Toc177563407 \h </w:instrText>
        </w:r>
        <w:r>
          <w:rPr>
            <w:noProof/>
            <w:webHidden/>
          </w:rPr>
        </w:r>
        <w:r>
          <w:rPr>
            <w:noProof/>
            <w:webHidden/>
          </w:rPr>
          <w:fldChar w:fldCharType="separate"/>
        </w:r>
        <w:r>
          <w:rPr>
            <w:noProof/>
            <w:webHidden/>
          </w:rPr>
          <w:t>52</w:t>
        </w:r>
        <w:r>
          <w:rPr>
            <w:noProof/>
            <w:webHidden/>
          </w:rPr>
          <w:fldChar w:fldCharType="end"/>
        </w:r>
      </w:hyperlink>
    </w:p>
    <w:p w14:paraId="47A927B5" w14:textId="2F5665A4" w:rsidR="00F23CD1" w:rsidRDefault="00F23CD1">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8" w:history="1">
        <w:r w:rsidRPr="00597AA0">
          <w:rPr>
            <w:rStyle w:val="Hyperlink"/>
          </w:rPr>
          <w:t>8.1. Summary</w:t>
        </w:r>
        <w:r>
          <w:rPr>
            <w:noProof/>
            <w:webHidden/>
          </w:rPr>
          <w:tab/>
        </w:r>
        <w:r>
          <w:rPr>
            <w:noProof/>
            <w:webHidden/>
          </w:rPr>
          <w:fldChar w:fldCharType="begin"/>
        </w:r>
        <w:r>
          <w:rPr>
            <w:noProof/>
            <w:webHidden/>
          </w:rPr>
          <w:instrText xml:space="preserve"> PAGEREF _Toc177563408 \h </w:instrText>
        </w:r>
        <w:r>
          <w:rPr>
            <w:noProof/>
            <w:webHidden/>
          </w:rPr>
        </w:r>
        <w:r>
          <w:rPr>
            <w:noProof/>
            <w:webHidden/>
          </w:rPr>
          <w:fldChar w:fldCharType="separate"/>
        </w:r>
        <w:r>
          <w:rPr>
            <w:noProof/>
            <w:webHidden/>
          </w:rPr>
          <w:t>53</w:t>
        </w:r>
        <w:r>
          <w:rPr>
            <w:noProof/>
            <w:webHidden/>
          </w:rPr>
          <w:fldChar w:fldCharType="end"/>
        </w:r>
      </w:hyperlink>
    </w:p>
    <w:p w14:paraId="3F651575" w14:textId="77208E73" w:rsidR="00F23CD1" w:rsidRDefault="00F23CD1">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09" w:history="1">
        <w:r w:rsidRPr="00597AA0">
          <w:rPr>
            <w:rStyle w:val="Hyperlink"/>
          </w:rPr>
          <w:t>8.2. Limitations</w:t>
        </w:r>
        <w:r>
          <w:rPr>
            <w:noProof/>
            <w:webHidden/>
          </w:rPr>
          <w:tab/>
        </w:r>
        <w:r>
          <w:rPr>
            <w:noProof/>
            <w:webHidden/>
          </w:rPr>
          <w:fldChar w:fldCharType="begin"/>
        </w:r>
        <w:r>
          <w:rPr>
            <w:noProof/>
            <w:webHidden/>
          </w:rPr>
          <w:instrText xml:space="preserve"> PAGEREF _Toc177563409 \h </w:instrText>
        </w:r>
        <w:r>
          <w:rPr>
            <w:noProof/>
            <w:webHidden/>
          </w:rPr>
        </w:r>
        <w:r>
          <w:rPr>
            <w:noProof/>
            <w:webHidden/>
          </w:rPr>
          <w:fldChar w:fldCharType="separate"/>
        </w:r>
        <w:r>
          <w:rPr>
            <w:noProof/>
            <w:webHidden/>
          </w:rPr>
          <w:t>53</w:t>
        </w:r>
        <w:r>
          <w:rPr>
            <w:noProof/>
            <w:webHidden/>
          </w:rPr>
          <w:fldChar w:fldCharType="end"/>
        </w:r>
      </w:hyperlink>
    </w:p>
    <w:p w14:paraId="23F50704" w14:textId="0AC077B4" w:rsidR="00F23CD1" w:rsidRDefault="00F23CD1">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10" w:history="1">
        <w:r w:rsidRPr="00597AA0">
          <w:rPr>
            <w:rStyle w:val="Hyperlink"/>
          </w:rPr>
          <w:t>8.3. Future Work</w:t>
        </w:r>
        <w:r>
          <w:rPr>
            <w:noProof/>
            <w:webHidden/>
          </w:rPr>
          <w:tab/>
        </w:r>
        <w:r>
          <w:rPr>
            <w:noProof/>
            <w:webHidden/>
          </w:rPr>
          <w:fldChar w:fldCharType="begin"/>
        </w:r>
        <w:r>
          <w:rPr>
            <w:noProof/>
            <w:webHidden/>
          </w:rPr>
          <w:instrText xml:space="preserve"> PAGEREF _Toc177563410 \h </w:instrText>
        </w:r>
        <w:r>
          <w:rPr>
            <w:noProof/>
            <w:webHidden/>
          </w:rPr>
        </w:r>
        <w:r>
          <w:rPr>
            <w:noProof/>
            <w:webHidden/>
          </w:rPr>
          <w:fldChar w:fldCharType="separate"/>
        </w:r>
        <w:r>
          <w:rPr>
            <w:noProof/>
            <w:webHidden/>
          </w:rPr>
          <w:t>54</w:t>
        </w:r>
        <w:r>
          <w:rPr>
            <w:noProof/>
            <w:webHidden/>
          </w:rPr>
          <w:fldChar w:fldCharType="end"/>
        </w:r>
      </w:hyperlink>
    </w:p>
    <w:p w14:paraId="0A1AF24F" w14:textId="697B0BC0" w:rsidR="00F23CD1" w:rsidRDefault="00F23CD1">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11" w:history="1">
        <w:r w:rsidRPr="00597AA0">
          <w:rPr>
            <w:rStyle w:val="Hyperlink"/>
          </w:rPr>
          <w:t>8.4. Recommendations</w:t>
        </w:r>
        <w:r>
          <w:rPr>
            <w:noProof/>
            <w:webHidden/>
          </w:rPr>
          <w:tab/>
        </w:r>
        <w:r>
          <w:rPr>
            <w:noProof/>
            <w:webHidden/>
          </w:rPr>
          <w:fldChar w:fldCharType="begin"/>
        </w:r>
        <w:r>
          <w:rPr>
            <w:noProof/>
            <w:webHidden/>
          </w:rPr>
          <w:instrText xml:space="preserve"> PAGEREF _Toc177563411 \h </w:instrText>
        </w:r>
        <w:r>
          <w:rPr>
            <w:noProof/>
            <w:webHidden/>
          </w:rPr>
        </w:r>
        <w:r>
          <w:rPr>
            <w:noProof/>
            <w:webHidden/>
          </w:rPr>
          <w:fldChar w:fldCharType="separate"/>
        </w:r>
        <w:r>
          <w:rPr>
            <w:noProof/>
            <w:webHidden/>
          </w:rPr>
          <w:t>55</w:t>
        </w:r>
        <w:r>
          <w:rPr>
            <w:noProof/>
            <w:webHidden/>
          </w:rPr>
          <w:fldChar w:fldCharType="end"/>
        </w:r>
      </w:hyperlink>
    </w:p>
    <w:p w14:paraId="46CE699C" w14:textId="49459934" w:rsidR="00F23CD1" w:rsidRDefault="00F23CD1">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412" w:history="1">
        <w:r w:rsidRPr="00597AA0">
          <w:rPr>
            <w:rStyle w:val="Hyperlink"/>
          </w:rPr>
          <w:t>9.</w:t>
        </w:r>
        <w:r>
          <w:rPr>
            <w:rFonts w:asciiTheme="minorHAnsi" w:eastAsiaTheme="minorEastAsia" w:hAnsiTheme="minorHAnsi" w:cstheme="minorBidi"/>
            <w:b w:val="0"/>
            <w:noProof/>
            <w:kern w:val="2"/>
            <w:sz w:val="24"/>
            <w:szCs w:val="24"/>
            <w:lang w:eastAsia="en-IE"/>
            <w14:ligatures w14:val="standardContextual"/>
          </w:rPr>
          <w:tab/>
        </w:r>
        <w:r w:rsidRPr="00597AA0">
          <w:rPr>
            <w:rStyle w:val="Hyperlink"/>
          </w:rPr>
          <w:t>References</w:t>
        </w:r>
        <w:r>
          <w:rPr>
            <w:noProof/>
            <w:webHidden/>
          </w:rPr>
          <w:tab/>
        </w:r>
        <w:r>
          <w:rPr>
            <w:noProof/>
            <w:webHidden/>
          </w:rPr>
          <w:fldChar w:fldCharType="begin"/>
        </w:r>
        <w:r>
          <w:rPr>
            <w:noProof/>
            <w:webHidden/>
          </w:rPr>
          <w:instrText xml:space="preserve"> PAGEREF _Toc177563412 \h </w:instrText>
        </w:r>
        <w:r>
          <w:rPr>
            <w:noProof/>
            <w:webHidden/>
          </w:rPr>
        </w:r>
        <w:r>
          <w:rPr>
            <w:noProof/>
            <w:webHidden/>
          </w:rPr>
          <w:fldChar w:fldCharType="separate"/>
        </w:r>
        <w:r>
          <w:rPr>
            <w:noProof/>
            <w:webHidden/>
          </w:rPr>
          <w:t>55</w:t>
        </w:r>
        <w:r>
          <w:rPr>
            <w:noProof/>
            <w:webHidden/>
          </w:rPr>
          <w:fldChar w:fldCharType="end"/>
        </w:r>
      </w:hyperlink>
    </w:p>
    <w:p w14:paraId="77B66640" w14:textId="19034A7B" w:rsidR="00F23CD1" w:rsidRDefault="00F23CD1">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563413" w:history="1">
        <w:r w:rsidRPr="00597AA0">
          <w:rPr>
            <w:rStyle w:val="Hyperlink"/>
          </w:rPr>
          <w:t>10.</w:t>
        </w:r>
        <w:r>
          <w:rPr>
            <w:rFonts w:asciiTheme="minorHAnsi" w:eastAsiaTheme="minorEastAsia" w:hAnsiTheme="minorHAnsi" w:cstheme="minorBidi"/>
            <w:b w:val="0"/>
            <w:noProof/>
            <w:kern w:val="2"/>
            <w:sz w:val="24"/>
            <w:szCs w:val="24"/>
            <w:lang w:eastAsia="en-IE"/>
            <w14:ligatures w14:val="standardContextual"/>
          </w:rPr>
          <w:tab/>
        </w:r>
        <w:r w:rsidRPr="00597AA0">
          <w:rPr>
            <w:rStyle w:val="Hyperlink"/>
          </w:rPr>
          <w:t>Annex</w:t>
        </w:r>
        <w:r>
          <w:rPr>
            <w:noProof/>
            <w:webHidden/>
          </w:rPr>
          <w:tab/>
        </w:r>
        <w:r>
          <w:rPr>
            <w:noProof/>
            <w:webHidden/>
          </w:rPr>
          <w:fldChar w:fldCharType="begin"/>
        </w:r>
        <w:r>
          <w:rPr>
            <w:noProof/>
            <w:webHidden/>
          </w:rPr>
          <w:instrText xml:space="preserve"> PAGEREF _Toc177563413 \h </w:instrText>
        </w:r>
        <w:r>
          <w:rPr>
            <w:noProof/>
            <w:webHidden/>
          </w:rPr>
        </w:r>
        <w:r>
          <w:rPr>
            <w:noProof/>
            <w:webHidden/>
          </w:rPr>
          <w:fldChar w:fldCharType="separate"/>
        </w:r>
        <w:r>
          <w:rPr>
            <w:noProof/>
            <w:webHidden/>
          </w:rPr>
          <w:t>59</w:t>
        </w:r>
        <w:r>
          <w:rPr>
            <w:noProof/>
            <w:webHidden/>
          </w:rPr>
          <w:fldChar w:fldCharType="end"/>
        </w:r>
      </w:hyperlink>
    </w:p>
    <w:p w14:paraId="2B7DAAA0" w14:textId="32E386ED"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14" w:history="1">
        <w:r w:rsidRPr="00597AA0">
          <w:rPr>
            <w:rStyle w:val="Hyperlink"/>
          </w:rPr>
          <w:t>10.1.</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Federated Learning Frameworks Implementation</w:t>
        </w:r>
        <w:r>
          <w:rPr>
            <w:noProof/>
            <w:webHidden/>
          </w:rPr>
          <w:tab/>
        </w:r>
        <w:r>
          <w:rPr>
            <w:noProof/>
            <w:webHidden/>
          </w:rPr>
          <w:fldChar w:fldCharType="begin"/>
        </w:r>
        <w:r>
          <w:rPr>
            <w:noProof/>
            <w:webHidden/>
          </w:rPr>
          <w:instrText xml:space="preserve"> PAGEREF _Toc177563414 \h </w:instrText>
        </w:r>
        <w:r>
          <w:rPr>
            <w:noProof/>
            <w:webHidden/>
          </w:rPr>
        </w:r>
        <w:r>
          <w:rPr>
            <w:noProof/>
            <w:webHidden/>
          </w:rPr>
          <w:fldChar w:fldCharType="separate"/>
        </w:r>
        <w:r>
          <w:rPr>
            <w:noProof/>
            <w:webHidden/>
          </w:rPr>
          <w:t>59</w:t>
        </w:r>
        <w:r>
          <w:rPr>
            <w:noProof/>
            <w:webHidden/>
          </w:rPr>
          <w:fldChar w:fldCharType="end"/>
        </w:r>
      </w:hyperlink>
    </w:p>
    <w:p w14:paraId="0F077BE4" w14:textId="515B3390"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15" w:history="1">
        <w:r w:rsidRPr="00597AA0">
          <w:rPr>
            <w:rStyle w:val="Hyperlink"/>
          </w:rPr>
          <w:t>10.1.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PySyft</w:t>
        </w:r>
        <w:r>
          <w:rPr>
            <w:noProof/>
            <w:webHidden/>
          </w:rPr>
          <w:tab/>
        </w:r>
        <w:r>
          <w:rPr>
            <w:noProof/>
            <w:webHidden/>
          </w:rPr>
          <w:fldChar w:fldCharType="begin"/>
        </w:r>
        <w:r>
          <w:rPr>
            <w:noProof/>
            <w:webHidden/>
          </w:rPr>
          <w:instrText xml:space="preserve"> PAGEREF _Toc177563415 \h </w:instrText>
        </w:r>
        <w:r>
          <w:rPr>
            <w:noProof/>
            <w:webHidden/>
          </w:rPr>
        </w:r>
        <w:r>
          <w:rPr>
            <w:noProof/>
            <w:webHidden/>
          </w:rPr>
          <w:fldChar w:fldCharType="separate"/>
        </w:r>
        <w:r>
          <w:rPr>
            <w:noProof/>
            <w:webHidden/>
          </w:rPr>
          <w:t>59</w:t>
        </w:r>
        <w:r>
          <w:rPr>
            <w:noProof/>
            <w:webHidden/>
          </w:rPr>
          <w:fldChar w:fldCharType="end"/>
        </w:r>
      </w:hyperlink>
    </w:p>
    <w:p w14:paraId="2D28A369" w14:textId="6A4C2AB5"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16" w:history="1">
        <w:r w:rsidRPr="00597AA0">
          <w:rPr>
            <w:rStyle w:val="Hyperlink"/>
          </w:rPr>
          <w:t>10.1.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FATE</w:t>
        </w:r>
        <w:r>
          <w:rPr>
            <w:noProof/>
            <w:webHidden/>
          </w:rPr>
          <w:tab/>
        </w:r>
        <w:r>
          <w:rPr>
            <w:noProof/>
            <w:webHidden/>
          </w:rPr>
          <w:fldChar w:fldCharType="begin"/>
        </w:r>
        <w:r>
          <w:rPr>
            <w:noProof/>
            <w:webHidden/>
          </w:rPr>
          <w:instrText xml:space="preserve"> PAGEREF _Toc177563416 \h </w:instrText>
        </w:r>
        <w:r>
          <w:rPr>
            <w:noProof/>
            <w:webHidden/>
          </w:rPr>
        </w:r>
        <w:r>
          <w:rPr>
            <w:noProof/>
            <w:webHidden/>
          </w:rPr>
          <w:fldChar w:fldCharType="separate"/>
        </w:r>
        <w:r>
          <w:rPr>
            <w:noProof/>
            <w:webHidden/>
          </w:rPr>
          <w:t>59</w:t>
        </w:r>
        <w:r>
          <w:rPr>
            <w:noProof/>
            <w:webHidden/>
          </w:rPr>
          <w:fldChar w:fldCharType="end"/>
        </w:r>
      </w:hyperlink>
    </w:p>
    <w:p w14:paraId="0B11B4DC" w14:textId="5ED89630"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17" w:history="1">
        <w:r w:rsidRPr="00597AA0">
          <w:rPr>
            <w:rStyle w:val="Hyperlink"/>
          </w:rPr>
          <w:t>10.1.3.</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Flower</w:t>
        </w:r>
        <w:r>
          <w:rPr>
            <w:noProof/>
            <w:webHidden/>
          </w:rPr>
          <w:tab/>
        </w:r>
        <w:r>
          <w:rPr>
            <w:noProof/>
            <w:webHidden/>
          </w:rPr>
          <w:fldChar w:fldCharType="begin"/>
        </w:r>
        <w:r>
          <w:rPr>
            <w:noProof/>
            <w:webHidden/>
          </w:rPr>
          <w:instrText xml:space="preserve"> PAGEREF _Toc177563417 \h </w:instrText>
        </w:r>
        <w:r>
          <w:rPr>
            <w:noProof/>
            <w:webHidden/>
          </w:rPr>
        </w:r>
        <w:r>
          <w:rPr>
            <w:noProof/>
            <w:webHidden/>
          </w:rPr>
          <w:fldChar w:fldCharType="separate"/>
        </w:r>
        <w:r>
          <w:rPr>
            <w:noProof/>
            <w:webHidden/>
          </w:rPr>
          <w:t>60</w:t>
        </w:r>
        <w:r>
          <w:rPr>
            <w:noProof/>
            <w:webHidden/>
          </w:rPr>
          <w:fldChar w:fldCharType="end"/>
        </w:r>
      </w:hyperlink>
    </w:p>
    <w:p w14:paraId="41541ADD" w14:textId="20303050"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18" w:history="1">
        <w:r w:rsidRPr="00597AA0">
          <w:rPr>
            <w:rStyle w:val="Hyperlink"/>
          </w:rPr>
          <w:t>10.1.4.</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FedML</w:t>
        </w:r>
        <w:r>
          <w:rPr>
            <w:noProof/>
            <w:webHidden/>
          </w:rPr>
          <w:tab/>
        </w:r>
        <w:r>
          <w:rPr>
            <w:noProof/>
            <w:webHidden/>
          </w:rPr>
          <w:fldChar w:fldCharType="begin"/>
        </w:r>
        <w:r>
          <w:rPr>
            <w:noProof/>
            <w:webHidden/>
          </w:rPr>
          <w:instrText xml:space="preserve"> PAGEREF _Toc177563418 \h </w:instrText>
        </w:r>
        <w:r>
          <w:rPr>
            <w:noProof/>
            <w:webHidden/>
          </w:rPr>
        </w:r>
        <w:r>
          <w:rPr>
            <w:noProof/>
            <w:webHidden/>
          </w:rPr>
          <w:fldChar w:fldCharType="separate"/>
        </w:r>
        <w:r>
          <w:rPr>
            <w:noProof/>
            <w:webHidden/>
          </w:rPr>
          <w:t>61</w:t>
        </w:r>
        <w:r>
          <w:rPr>
            <w:noProof/>
            <w:webHidden/>
          </w:rPr>
          <w:fldChar w:fldCharType="end"/>
        </w:r>
      </w:hyperlink>
    </w:p>
    <w:p w14:paraId="529759F0" w14:textId="01D70CB4"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19" w:history="1">
        <w:r w:rsidRPr="00597AA0">
          <w:rPr>
            <w:rStyle w:val="Hyperlink"/>
          </w:rPr>
          <w:t>10.1.5.</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TensorFlow Federated</w:t>
        </w:r>
        <w:r>
          <w:rPr>
            <w:noProof/>
            <w:webHidden/>
          </w:rPr>
          <w:tab/>
        </w:r>
        <w:r>
          <w:rPr>
            <w:noProof/>
            <w:webHidden/>
          </w:rPr>
          <w:fldChar w:fldCharType="begin"/>
        </w:r>
        <w:r>
          <w:rPr>
            <w:noProof/>
            <w:webHidden/>
          </w:rPr>
          <w:instrText xml:space="preserve"> PAGEREF _Toc177563419 \h </w:instrText>
        </w:r>
        <w:r>
          <w:rPr>
            <w:noProof/>
            <w:webHidden/>
          </w:rPr>
        </w:r>
        <w:r>
          <w:rPr>
            <w:noProof/>
            <w:webHidden/>
          </w:rPr>
          <w:fldChar w:fldCharType="separate"/>
        </w:r>
        <w:r>
          <w:rPr>
            <w:noProof/>
            <w:webHidden/>
          </w:rPr>
          <w:t>61</w:t>
        </w:r>
        <w:r>
          <w:rPr>
            <w:noProof/>
            <w:webHidden/>
          </w:rPr>
          <w:fldChar w:fldCharType="end"/>
        </w:r>
      </w:hyperlink>
    </w:p>
    <w:p w14:paraId="13623B3C" w14:textId="7D8AA1EA"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20" w:history="1">
        <w:r w:rsidRPr="00597AA0">
          <w:rPr>
            <w:rStyle w:val="Hyperlink"/>
          </w:rPr>
          <w:t>10.2.</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Cross-Client Horizontal FL Server Implementation</w:t>
        </w:r>
        <w:r>
          <w:rPr>
            <w:noProof/>
            <w:webHidden/>
          </w:rPr>
          <w:tab/>
        </w:r>
        <w:r>
          <w:rPr>
            <w:noProof/>
            <w:webHidden/>
          </w:rPr>
          <w:fldChar w:fldCharType="begin"/>
        </w:r>
        <w:r>
          <w:rPr>
            <w:noProof/>
            <w:webHidden/>
          </w:rPr>
          <w:instrText xml:space="preserve"> PAGEREF _Toc177563420 \h </w:instrText>
        </w:r>
        <w:r>
          <w:rPr>
            <w:noProof/>
            <w:webHidden/>
          </w:rPr>
        </w:r>
        <w:r>
          <w:rPr>
            <w:noProof/>
            <w:webHidden/>
          </w:rPr>
          <w:fldChar w:fldCharType="separate"/>
        </w:r>
        <w:r>
          <w:rPr>
            <w:noProof/>
            <w:webHidden/>
          </w:rPr>
          <w:t>61</w:t>
        </w:r>
        <w:r>
          <w:rPr>
            <w:noProof/>
            <w:webHidden/>
          </w:rPr>
          <w:fldChar w:fldCharType="end"/>
        </w:r>
      </w:hyperlink>
    </w:p>
    <w:p w14:paraId="3A87279E" w14:textId="20CC51DF"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21" w:history="1">
        <w:r w:rsidRPr="00597AA0">
          <w:rPr>
            <w:rStyle w:val="Hyperlink"/>
          </w:rPr>
          <w:t>10.2.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FL Server Functions Explained</w:t>
        </w:r>
        <w:r>
          <w:rPr>
            <w:noProof/>
            <w:webHidden/>
          </w:rPr>
          <w:tab/>
        </w:r>
        <w:r>
          <w:rPr>
            <w:noProof/>
            <w:webHidden/>
          </w:rPr>
          <w:fldChar w:fldCharType="begin"/>
        </w:r>
        <w:r>
          <w:rPr>
            <w:noProof/>
            <w:webHidden/>
          </w:rPr>
          <w:instrText xml:space="preserve"> PAGEREF _Toc177563421 \h </w:instrText>
        </w:r>
        <w:r>
          <w:rPr>
            <w:noProof/>
            <w:webHidden/>
          </w:rPr>
        </w:r>
        <w:r>
          <w:rPr>
            <w:noProof/>
            <w:webHidden/>
          </w:rPr>
          <w:fldChar w:fldCharType="separate"/>
        </w:r>
        <w:r>
          <w:rPr>
            <w:noProof/>
            <w:webHidden/>
          </w:rPr>
          <w:t>62</w:t>
        </w:r>
        <w:r>
          <w:rPr>
            <w:noProof/>
            <w:webHidden/>
          </w:rPr>
          <w:fldChar w:fldCharType="end"/>
        </w:r>
      </w:hyperlink>
    </w:p>
    <w:p w14:paraId="6E07A26D" w14:textId="6D73C850"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22" w:history="1">
        <w:r w:rsidRPr="00597AA0">
          <w:rPr>
            <w:rStyle w:val="Hyperlink"/>
          </w:rPr>
          <w:t>10.3.</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Data Distribution</w:t>
        </w:r>
        <w:r>
          <w:rPr>
            <w:noProof/>
            <w:webHidden/>
          </w:rPr>
          <w:tab/>
        </w:r>
        <w:r>
          <w:rPr>
            <w:noProof/>
            <w:webHidden/>
          </w:rPr>
          <w:fldChar w:fldCharType="begin"/>
        </w:r>
        <w:r>
          <w:rPr>
            <w:noProof/>
            <w:webHidden/>
          </w:rPr>
          <w:instrText xml:space="preserve"> PAGEREF _Toc177563422 \h </w:instrText>
        </w:r>
        <w:r>
          <w:rPr>
            <w:noProof/>
            <w:webHidden/>
          </w:rPr>
        </w:r>
        <w:r>
          <w:rPr>
            <w:noProof/>
            <w:webHidden/>
          </w:rPr>
          <w:fldChar w:fldCharType="separate"/>
        </w:r>
        <w:r>
          <w:rPr>
            <w:noProof/>
            <w:webHidden/>
          </w:rPr>
          <w:t>65</w:t>
        </w:r>
        <w:r>
          <w:rPr>
            <w:noProof/>
            <w:webHidden/>
          </w:rPr>
          <w:fldChar w:fldCharType="end"/>
        </w:r>
      </w:hyperlink>
    </w:p>
    <w:p w14:paraId="35EF1B1F" w14:textId="439A2859"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23" w:history="1">
        <w:r w:rsidRPr="00597AA0">
          <w:rPr>
            <w:rStyle w:val="Hyperlink"/>
          </w:rPr>
          <w:t>10.3.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Technological Data</w:t>
        </w:r>
        <w:r>
          <w:rPr>
            <w:noProof/>
            <w:webHidden/>
          </w:rPr>
          <w:tab/>
        </w:r>
        <w:r>
          <w:rPr>
            <w:noProof/>
            <w:webHidden/>
          </w:rPr>
          <w:fldChar w:fldCharType="begin"/>
        </w:r>
        <w:r>
          <w:rPr>
            <w:noProof/>
            <w:webHidden/>
          </w:rPr>
          <w:instrText xml:space="preserve"> PAGEREF _Toc177563423 \h </w:instrText>
        </w:r>
        <w:r>
          <w:rPr>
            <w:noProof/>
            <w:webHidden/>
          </w:rPr>
        </w:r>
        <w:r>
          <w:rPr>
            <w:noProof/>
            <w:webHidden/>
          </w:rPr>
          <w:fldChar w:fldCharType="separate"/>
        </w:r>
        <w:r>
          <w:rPr>
            <w:noProof/>
            <w:webHidden/>
          </w:rPr>
          <w:t>65</w:t>
        </w:r>
        <w:r>
          <w:rPr>
            <w:noProof/>
            <w:webHidden/>
          </w:rPr>
          <w:fldChar w:fldCharType="end"/>
        </w:r>
      </w:hyperlink>
    </w:p>
    <w:p w14:paraId="30F040EA" w14:textId="78CD6934"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24" w:history="1">
        <w:r w:rsidRPr="00597AA0">
          <w:rPr>
            <w:rStyle w:val="Hyperlink"/>
          </w:rPr>
          <w:t>10.3.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Medical Data</w:t>
        </w:r>
        <w:r>
          <w:rPr>
            <w:noProof/>
            <w:webHidden/>
          </w:rPr>
          <w:tab/>
        </w:r>
        <w:r>
          <w:rPr>
            <w:noProof/>
            <w:webHidden/>
          </w:rPr>
          <w:fldChar w:fldCharType="begin"/>
        </w:r>
        <w:r>
          <w:rPr>
            <w:noProof/>
            <w:webHidden/>
          </w:rPr>
          <w:instrText xml:space="preserve"> PAGEREF _Toc177563424 \h </w:instrText>
        </w:r>
        <w:r>
          <w:rPr>
            <w:noProof/>
            <w:webHidden/>
          </w:rPr>
        </w:r>
        <w:r>
          <w:rPr>
            <w:noProof/>
            <w:webHidden/>
          </w:rPr>
          <w:fldChar w:fldCharType="separate"/>
        </w:r>
        <w:r>
          <w:rPr>
            <w:noProof/>
            <w:webHidden/>
          </w:rPr>
          <w:t>70</w:t>
        </w:r>
        <w:r>
          <w:rPr>
            <w:noProof/>
            <w:webHidden/>
          </w:rPr>
          <w:fldChar w:fldCharType="end"/>
        </w:r>
      </w:hyperlink>
    </w:p>
    <w:p w14:paraId="0BF723E2" w14:textId="00647F66" w:rsidR="00F23CD1" w:rsidRDefault="00F23CD1">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563425" w:history="1">
        <w:r w:rsidRPr="00597AA0">
          <w:rPr>
            <w:rStyle w:val="Hyperlink"/>
          </w:rPr>
          <w:t>10.4.</w:t>
        </w:r>
        <w:r>
          <w:rPr>
            <w:rFonts w:asciiTheme="minorHAnsi" w:eastAsiaTheme="minorEastAsia" w:hAnsiTheme="minorHAnsi" w:cstheme="minorBidi"/>
            <w:noProof/>
            <w:kern w:val="2"/>
            <w:sz w:val="24"/>
            <w:szCs w:val="24"/>
            <w:lang w:eastAsia="en-IE"/>
            <w14:ligatures w14:val="standardContextual"/>
          </w:rPr>
          <w:tab/>
        </w:r>
        <w:r w:rsidRPr="00597AA0">
          <w:rPr>
            <w:rStyle w:val="Hyperlink"/>
          </w:rPr>
          <w:t>Results</w:t>
        </w:r>
        <w:r>
          <w:rPr>
            <w:noProof/>
            <w:webHidden/>
          </w:rPr>
          <w:tab/>
        </w:r>
        <w:r>
          <w:rPr>
            <w:noProof/>
            <w:webHidden/>
          </w:rPr>
          <w:fldChar w:fldCharType="begin"/>
        </w:r>
        <w:r>
          <w:rPr>
            <w:noProof/>
            <w:webHidden/>
          </w:rPr>
          <w:instrText xml:space="preserve"> PAGEREF _Toc177563425 \h </w:instrText>
        </w:r>
        <w:r>
          <w:rPr>
            <w:noProof/>
            <w:webHidden/>
          </w:rPr>
        </w:r>
        <w:r>
          <w:rPr>
            <w:noProof/>
            <w:webHidden/>
          </w:rPr>
          <w:fldChar w:fldCharType="separate"/>
        </w:r>
        <w:r>
          <w:rPr>
            <w:noProof/>
            <w:webHidden/>
          </w:rPr>
          <w:t>70</w:t>
        </w:r>
        <w:r>
          <w:rPr>
            <w:noProof/>
            <w:webHidden/>
          </w:rPr>
          <w:fldChar w:fldCharType="end"/>
        </w:r>
      </w:hyperlink>
    </w:p>
    <w:p w14:paraId="23284489" w14:textId="57347724"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26" w:history="1">
        <w:r w:rsidRPr="00597AA0">
          <w:rPr>
            <w:rStyle w:val="Hyperlink"/>
          </w:rPr>
          <w:t>10.4.1.</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Technological IID</w:t>
        </w:r>
        <w:r>
          <w:rPr>
            <w:noProof/>
            <w:webHidden/>
          </w:rPr>
          <w:tab/>
        </w:r>
        <w:r>
          <w:rPr>
            <w:noProof/>
            <w:webHidden/>
          </w:rPr>
          <w:fldChar w:fldCharType="begin"/>
        </w:r>
        <w:r>
          <w:rPr>
            <w:noProof/>
            <w:webHidden/>
          </w:rPr>
          <w:instrText xml:space="preserve"> PAGEREF _Toc177563426 \h </w:instrText>
        </w:r>
        <w:r>
          <w:rPr>
            <w:noProof/>
            <w:webHidden/>
          </w:rPr>
        </w:r>
        <w:r>
          <w:rPr>
            <w:noProof/>
            <w:webHidden/>
          </w:rPr>
          <w:fldChar w:fldCharType="separate"/>
        </w:r>
        <w:r>
          <w:rPr>
            <w:noProof/>
            <w:webHidden/>
          </w:rPr>
          <w:t>70</w:t>
        </w:r>
        <w:r>
          <w:rPr>
            <w:noProof/>
            <w:webHidden/>
          </w:rPr>
          <w:fldChar w:fldCharType="end"/>
        </w:r>
      </w:hyperlink>
    </w:p>
    <w:p w14:paraId="5AD9EE6B" w14:textId="26BC01E3"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27" w:history="1">
        <w:r w:rsidRPr="00597AA0">
          <w:rPr>
            <w:rStyle w:val="Hyperlink"/>
          </w:rPr>
          <w:t>10.4.2.</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Technological Non-IID</w:t>
        </w:r>
        <w:r>
          <w:rPr>
            <w:noProof/>
            <w:webHidden/>
          </w:rPr>
          <w:tab/>
        </w:r>
        <w:r>
          <w:rPr>
            <w:noProof/>
            <w:webHidden/>
          </w:rPr>
          <w:fldChar w:fldCharType="begin"/>
        </w:r>
        <w:r>
          <w:rPr>
            <w:noProof/>
            <w:webHidden/>
          </w:rPr>
          <w:instrText xml:space="preserve"> PAGEREF _Toc177563427 \h </w:instrText>
        </w:r>
        <w:r>
          <w:rPr>
            <w:noProof/>
            <w:webHidden/>
          </w:rPr>
        </w:r>
        <w:r>
          <w:rPr>
            <w:noProof/>
            <w:webHidden/>
          </w:rPr>
          <w:fldChar w:fldCharType="separate"/>
        </w:r>
        <w:r>
          <w:rPr>
            <w:noProof/>
            <w:webHidden/>
          </w:rPr>
          <w:t>70</w:t>
        </w:r>
        <w:r>
          <w:rPr>
            <w:noProof/>
            <w:webHidden/>
          </w:rPr>
          <w:fldChar w:fldCharType="end"/>
        </w:r>
      </w:hyperlink>
    </w:p>
    <w:p w14:paraId="759C76FA" w14:textId="46C6C492"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28" w:history="1">
        <w:r w:rsidRPr="00597AA0">
          <w:rPr>
            <w:rStyle w:val="Hyperlink"/>
          </w:rPr>
          <w:t>10.4.3.</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Medical IID</w:t>
        </w:r>
        <w:r>
          <w:rPr>
            <w:noProof/>
            <w:webHidden/>
          </w:rPr>
          <w:tab/>
        </w:r>
        <w:r>
          <w:rPr>
            <w:noProof/>
            <w:webHidden/>
          </w:rPr>
          <w:fldChar w:fldCharType="begin"/>
        </w:r>
        <w:r>
          <w:rPr>
            <w:noProof/>
            <w:webHidden/>
          </w:rPr>
          <w:instrText xml:space="preserve"> PAGEREF _Toc177563428 \h </w:instrText>
        </w:r>
        <w:r>
          <w:rPr>
            <w:noProof/>
            <w:webHidden/>
          </w:rPr>
        </w:r>
        <w:r>
          <w:rPr>
            <w:noProof/>
            <w:webHidden/>
          </w:rPr>
          <w:fldChar w:fldCharType="separate"/>
        </w:r>
        <w:r>
          <w:rPr>
            <w:noProof/>
            <w:webHidden/>
          </w:rPr>
          <w:t>70</w:t>
        </w:r>
        <w:r>
          <w:rPr>
            <w:noProof/>
            <w:webHidden/>
          </w:rPr>
          <w:fldChar w:fldCharType="end"/>
        </w:r>
      </w:hyperlink>
    </w:p>
    <w:p w14:paraId="0E8D5B8B" w14:textId="523072BF" w:rsidR="00F23CD1" w:rsidRDefault="00F23CD1">
      <w:pPr>
        <w:pStyle w:val="TOC3"/>
        <w:rPr>
          <w:rFonts w:asciiTheme="minorHAnsi" w:eastAsiaTheme="minorEastAsia" w:hAnsiTheme="minorHAnsi" w:cstheme="minorBidi"/>
          <w:i w:val="0"/>
          <w:noProof/>
          <w:kern w:val="2"/>
          <w:sz w:val="24"/>
          <w:szCs w:val="24"/>
          <w:lang w:eastAsia="en-IE"/>
          <w14:ligatures w14:val="standardContextual"/>
        </w:rPr>
      </w:pPr>
      <w:hyperlink w:anchor="_Toc177563429" w:history="1">
        <w:r w:rsidRPr="00597AA0">
          <w:rPr>
            <w:rStyle w:val="Hyperlink"/>
          </w:rPr>
          <w:t>10.4.4.</w:t>
        </w:r>
        <w:r>
          <w:rPr>
            <w:rFonts w:asciiTheme="minorHAnsi" w:eastAsiaTheme="minorEastAsia" w:hAnsiTheme="minorHAnsi" w:cstheme="minorBidi"/>
            <w:i w:val="0"/>
            <w:noProof/>
            <w:kern w:val="2"/>
            <w:sz w:val="24"/>
            <w:szCs w:val="24"/>
            <w:lang w:eastAsia="en-IE"/>
            <w14:ligatures w14:val="standardContextual"/>
          </w:rPr>
          <w:tab/>
        </w:r>
        <w:r w:rsidRPr="00597AA0">
          <w:rPr>
            <w:rStyle w:val="Hyperlink"/>
          </w:rPr>
          <w:t>Medical Non-IID</w:t>
        </w:r>
        <w:r>
          <w:rPr>
            <w:noProof/>
            <w:webHidden/>
          </w:rPr>
          <w:tab/>
        </w:r>
        <w:r>
          <w:rPr>
            <w:noProof/>
            <w:webHidden/>
          </w:rPr>
          <w:fldChar w:fldCharType="begin"/>
        </w:r>
        <w:r>
          <w:rPr>
            <w:noProof/>
            <w:webHidden/>
          </w:rPr>
          <w:instrText xml:space="preserve"> PAGEREF _Toc177563429 \h </w:instrText>
        </w:r>
        <w:r>
          <w:rPr>
            <w:noProof/>
            <w:webHidden/>
          </w:rPr>
        </w:r>
        <w:r>
          <w:rPr>
            <w:noProof/>
            <w:webHidden/>
          </w:rPr>
          <w:fldChar w:fldCharType="separate"/>
        </w:r>
        <w:r>
          <w:rPr>
            <w:noProof/>
            <w:webHidden/>
          </w:rPr>
          <w:t>70</w:t>
        </w:r>
        <w:r>
          <w:rPr>
            <w:noProof/>
            <w:webHidden/>
          </w:rPr>
          <w:fldChar w:fldCharType="end"/>
        </w:r>
      </w:hyperlink>
    </w:p>
    <w:p w14:paraId="0035C267" w14:textId="5FFDADC0" w:rsidR="00042F6D" w:rsidRDefault="00102E46" w:rsidP="00EF65CF">
      <w:pPr>
        <w:pStyle w:val="Heading1"/>
      </w:pPr>
      <w:r w:rsidRPr="005B5A0D">
        <w:rPr>
          <w:rFonts w:cs="Arial"/>
          <w:szCs w:val="22"/>
        </w:rPr>
        <w:fldChar w:fldCharType="end"/>
      </w:r>
      <w:bookmarkStart w:id="2" w:name="_Toc177563339"/>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MA</w:t>
            </w:r>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WAvg</w:t>
            </w:r>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upyter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lastRenderedPageBreak/>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563340"/>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r w:rsidRPr="007E747D">
        <w:rPr>
          <w:i/>
          <w:iCs/>
        </w:rPr>
        <w:t>PySyft</w:t>
      </w:r>
      <w:r w:rsidRPr="004007A7">
        <w:t xml:space="preserve"> GitHub stats (OpenMined, 2019).</w:t>
      </w:r>
    </w:p>
    <w:p w14:paraId="60E74679" w14:textId="77777777" w:rsidR="00A3785F" w:rsidRPr="004007A7" w:rsidRDefault="00A3785F" w:rsidP="003D422A">
      <w:r w:rsidRPr="004007A7">
        <w:t>Figure 3.2. Formulas for normalised stats and average.</w:t>
      </w:r>
    </w:p>
    <w:p w14:paraId="23878945" w14:textId="77777777"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5146F906" w14:textId="1018E55F" w:rsidR="00A67C6B" w:rsidRPr="004007A7" w:rsidRDefault="00A67C6B" w:rsidP="003D422A">
      <w:r>
        <w:t xml:space="preserve">Figure 3.2.2 </w:t>
      </w:r>
      <w:r>
        <w:rPr>
          <w:i/>
          <w:iCs/>
        </w:rPr>
        <w:t>FedProx</w:t>
      </w:r>
      <w:r>
        <w:t xml:space="preserve"> algorithm adapted from Li, </w:t>
      </w:r>
      <w:r>
        <w:rPr>
          <w:i/>
          <w:iCs/>
        </w:rPr>
        <w:t>et al.,</w:t>
      </w:r>
      <w:r>
        <w:t xml:space="preserve"> (2020b).</w:t>
      </w:r>
    </w:p>
    <w:p w14:paraId="0AFBF421" w14:textId="21E4A435" w:rsidR="00A3785F" w:rsidRDefault="00A3785F" w:rsidP="003D422A">
      <w:r w:rsidRPr="004007A7">
        <w:t xml:space="preserve">Figure 3.2.3 </w:t>
      </w:r>
      <w:r w:rsidRPr="007E747D">
        <w:rPr>
          <w:i/>
          <w:iCs/>
        </w:rPr>
        <w:t>FedMA</w:t>
      </w:r>
      <w:r w:rsidRPr="004007A7">
        <w:t xml:space="preserve"> algorithm adapted from Wang </w:t>
      </w:r>
      <w:r w:rsidRPr="007E747D">
        <w:rPr>
          <w:i/>
          <w:iCs/>
        </w:rPr>
        <w:t>et al.,</w:t>
      </w:r>
      <w:r w:rsidRPr="004007A7">
        <w:t xml:space="preserve"> </w:t>
      </w:r>
      <w:r w:rsidR="00B7192F">
        <w:t>(</w:t>
      </w:r>
      <w:r w:rsidRPr="004007A7">
        <w:t>2020</w:t>
      </w:r>
      <w:r w:rsidR="00B7192F">
        <w:t>)</w:t>
      </w:r>
      <w:r w:rsidRPr="004007A7">
        <w:t>.</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r w:rsidRPr="007E747D">
        <w:rPr>
          <w:i/>
          <w:iCs/>
        </w:rPr>
        <w:t>FedWAvg</w:t>
      </w:r>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Default="00A3785F" w:rsidP="003D422A">
      <w:r w:rsidRPr="004007A7">
        <w:t>Figure 7.2.5. Medical non-IID training: Client and global loss metrics.</w:t>
      </w:r>
    </w:p>
    <w:p w14:paraId="5D6BB414" w14:textId="295E7ECB" w:rsidR="00662AD1" w:rsidRDefault="00662AD1" w:rsidP="00662AD1">
      <w:r>
        <w:t>Figure 10.3.1</w:t>
      </w:r>
      <w:r w:rsidR="00FA3DAE">
        <w:t>.</w:t>
      </w:r>
      <w:r>
        <w:t xml:space="preserve"> Target variable distribution across clients for IID data.</w:t>
      </w:r>
    </w:p>
    <w:p w14:paraId="07E849B2" w14:textId="22BE344B" w:rsidR="00662AD1" w:rsidRDefault="00662AD1" w:rsidP="00662AD1">
      <w:r>
        <w:t>Figure 10.3.2</w:t>
      </w:r>
      <w:r w:rsidR="00FA3DAE">
        <w:t>.</w:t>
      </w:r>
      <w:r>
        <w:t xml:space="preserve"> Target variable distribution across clients for non-IID data.</w:t>
      </w:r>
    </w:p>
    <w:p w14:paraId="755FF0C0" w14:textId="77777777" w:rsidR="00662AD1" w:rsidRDefault="00662AD1" w:rsidP="00662AD1">
      <w:r>
        <w:t>Figure 10.3.3. Feature distributions and normality for IID data across clients.</w:t>
      </w:r>
    </w:p>
    <w:p w14:paraId="702B4430" w14:textId="7CA3F3B3" w:rsidR="00662AD1" w:rsidRDefault="00662AD1" w:rsidP="00662AD1">
      <w:r>
        <w:t>Figure 10.3.4. Feature distributions and normality for non-IID data across clients.</w:t>
      </w:r>
    </w:p>
    <w:p w14:paraId="28FA2DA6" w14:textId="77777777" w:rsidR="001220D6" w:rsidRDefault="001220D6" w:rsidP="001220D6">
      <w:r>
        <w:t>Figure 10.4.1. Cumulative accuracy and loss calculations for the technological IID scenario.</w:t>
      </w:r>
    </w:p>
    <w:p w14:paraId="79C6F22F" w14:textId="20B60D27" w:rsidR="001220D6" w:rsidRPr="004007A7" w:rsidRDefault="001220D6" w:rsidP="001220D6">
      <w:r>
        <w:t>Figure 10.4.2. Cumulative accuracy and loss calculations for the technological non-IID scenario.</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563341"/>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5643F9">
        <w:rPr>
          <w:i/>
          <w:iCs/>
        </w:rPr>
        <w:t>server.py.</w:t>
      </w:r>
    </w:p>
    <w:p w14:paraId="4D535820" w14:textId="77777777" w:rsidR="002C6606" w:rsidRPr="002C6606" w:rsidRDefault="002C6606" w:rsidP="002C6606">
      <w:pPr>
        <w:spacing w:before="60"/>
      </w:pPr>
      <w:r>
        <w:t xml:space="preserve">Table 6.3.2. Functions </w:t>
      </w:r>
      <w:r w:rsidRPr="005643F9">
        <w:rPr>
          <w:i/>
          <w:iCs/>
        </w:rPr>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24349AF7" w14:textId="79E0F16B" w:rsidR="005643F9" w:rsidRDefault="005643F9" w:rsidP="005643F9">
      <w:pPr>
        <w:spacing w:before="60"/>
      </w:pPr>
      <w:r>
        <w:t xml:space="preserve">Table 10.2.1. Overview of functions in </w:t>
      </w:r>
      <w:r w:rsidRPr="005643F9">
        <w:rPr>
          <w:i/>
          <w:iCs/>
        </w:rPr>
        <w:t>server.py</w:t>
      </w:r>
      <w:r w:rsidRPr="005643F9">
        <w:rPr>
          <w:i/>
          <w:iCs/>
        </w:rPr>
        <w:t>.</w:t>
      </w:r>
    </w:p>
    <w:p w14:paraId="1129B26D" w14:textId="459A7F4C" w:rsidR="005643F9" w:rsidRDefault="005643F9" w:rsidP="005643F9">
      <w:pPr>
        <w:spacing w:before="60"/>
      </w:pPr>
      <w:r>
        <w:t xml:space="preserve">Table 10.2.2. Overview of functions in </w:t>
      </w:r>
      <w:r w:rsidRPr="005643F9">
        <w:rPr>
          <w:i/>
          <w:iCs/>
        </w:rPr>
        <w:t>client.py</w:t>
      </w:r>
      <w:r w:rsidRPr="005643F9">
        <w:rPr>
          <w:i/>
          <w:iCs/>
        </w:rPr>
        <w:t>.</w:t>
      </w:r>
    </w:p>
    <w:p w14:paraId="7DCE0316" w14:textId="53124FF7" w:rsidR="005643F9" w:rsidRDefault="005643F9" w:rsidP="005643F9">
      <w:pPr>
        <w:spacing w:before="60"/>
      </w:pPr>
      <w:r>
        <w:t xml:space="preserve">Table 10.2.3. </w:t>
      </w:r>
      <w:r w:rsidRPr="005643F9">
        <w:rPr>
          <w:i/>
          <w:iCs/>
        </w:rPr>
        <w:t>REST</w:t>
      </w:r>
      <w:r>
        <w:t xml:space="preserve"> endpoints and operations for server-client communication</w:t>
      </w:r>
      <w:r>
        <w:t>.</w:t>
      </w:r>
    </w:p>
    <w:p w14:paraId="2428456C" w14:textId="77777777" w:rsidR="00662AD1" w:rsidRDefault="00662AD1" w:rsidP="00662AD1">
      <w:pPr>
        <w:spacing w:before="60"/>
      </w:pPr>
      <w:r>
        <w:t>Table 10.3.1. Row counts for IID and non-IID clients.</w:t>
      </w:r>
    </w:p>
    <w:p w14:paraId="37FC01B9" w14:textId="77777777" w:rsidR="00662AD1" w:rsidRDefault="00662AD1" w:rsidP="00662AD1">
      <w:pPr>
        <w:spacing w:before="60"/>
      </w:pPr>
      <w:r>
        <w:t>Table 10.3.2. Class distributions and balance status across clients for IID and non-IID data.</w:t>
      </w:r>
    </w:p>
    <w:p w14:paraId="21C3D206" w14:textId="59DAE69B" w:rsidR="00662AD1" w:rsidRDefault="00662AD1" w:rsidP="00662AD1">
      <w:pPr>
        <w:spacing w:before="60"/>
      </w:pPr>
      <w:r>
        <w:t>Table 10.3.3. Shapiro-Wilk test results for features across clients in IID and non-IID data.</w:t>
      </w:r>
    </w:p>
    <w:p w14:paraId="516A380F" w14:textId="72F57748" w:rsidR="00F23CD1" w:rsidRDefault="00F23CD1" w:rsidP="00662AD1">
      <w:pPr>
        <w:spacing w:before="60"/>
        <w:rPr>
          <w:noProof/>
        </w:rPr>
      </w:pPr>
      <w:r w:rsidRPr="005C6999">
        <w:rPr>
          <w:noProof/>
        </w:rPr>
        <w:t>Table 10.3.4</w:t>
      </w:r>
      <w:r>
        <w:rPr>
          <w:noProof/>
        </w:rPr>
        <w:t>.</w:t>
      </w:r>
      <w:r w:rsidRPr="005C6999">
        <w:rPr>
          <w:noProof/>
        </w:rPr>
        <w:t xml:space="preserve"> Distribution of </w:t>
      </w:r>
      <w:r w:rsidRPr="00D526E3">
        <w:rPr>
          <w:i/>
          <w:iCs/>
          <w:noProof/>
        </w:rPr>
        <w:t>lung</w:t>
      </w:r>
      <w:r w:rsidRPr="005C6999">
        <w:rPr>
          <w:noProof/>
        </w:rPr>
        <w:t xml:space="preserve"> and </w:t>
      </w:r>
      <w:r w:rsidRPr="00D526E3">
        <w:rPr>
          <w:i/>
          <w:iCs/>
          <w:noProof/>
        </w:rPr>
        <w:t>not lung</w:t>
      </w:r>
      <w:r w:rsidRPr="005C6999">
        <w:rPr>
          <w:noProof/>
        </w:rPr>
        <w:t xml:space="preserve"> </w:t>
      </w:r>
      <w:r>
        <w:rPr>
          <w:noProof/>
        </w:rPr>
        <w:t>i</w:t>
      </w:r>
      <w:r w:rsidRPr="005C6999">
        <w:rPr>
          <w:noProof/>
        </w:rPr>
        <w:t xml:space="preserve">mages for IID and </w:t>
      </w:r>
      <w:r>
        <w:rPr>
          <w:noProof/>
        </w:rPr>
        <w:t>n</w:t>
      </w:r>
      <w:r w:rsidRPr="005C6999">
        <w:rPr>
          <w:noProof/>
        </w:rPr>
        <w:t xml:space="preserve">on-IID </w:t>
      </w:r>
      <w:r>
        <w:rPr>
          <w:noProof/>
        </w:rPr>
        <w:t>c</w:t>
      </w:r>
      <w:r w:rsidRPr="005C6999">
        <w:rPr>
          <w:noProof/>
        </w:rPr>
        <w:t xml:space="preserve">lients in </w:t>
      </w:r>
      <w:r>
        <w:rPr>
          <w:noProof/>
        </w:rPr>
        <w:t>t</w:t>
      </w:r>
      <w:r w:rsidRPr="005C6999">
        <w:rPr>
          <w:noProof/>
        </w:rPr>
        <w:t xml:space="preserve">rain and </w:t>
      </w:r>
      <w:r>
        <w:rPr>
          <w:noProof/>
        </w:rPr>
        <w:t>t</w:t>
      </w:r>
      <w:r w:rsidRPr="005C6999">
        <w:rPr>
          <w:noProof/>
        </w:rPr>
        <w:t xml:space="preserve">est </w:t>
      </w:r>
      <w:r>
        <w:rPr>
          <w:noProof/>
        </w:rPr>
        <w:t>s</w:t>
      </w:r>
      <w:r w:rsidRPr="005C6999">
        <w:rPr>
          <w:noProof/>
        </w:rPr>
        <w:t>ets</w:t>
      </w:r>
      <w:r>
        <w:rPr>
          <w:noProof/>
        </w:rPr>
        <w:t>.</w:t>
      </w:r>
    </w:p>
    <w:p w14:paraId="20F8387B" w14:textId="77777777" w:rsidR="00A80F1A" w:rsidRDefault="00A80F1A" w:rsidP="00A80F1A">
      <w:pPr>
        <w:spacing w:before="60"/>
      </w:pPr>
      <w:r>
        <w:t>Table 10.4.1. Client and global metrics for accuracy and loss in the technological IID scenario.</w:t>
      </w:r>
    </w:p>
    <w:p w14:paraId="4592F137" w14:textId="6D9B8911" w:rsidR="00A80F1A" w:rsidRDefault="00A80F1A" w:rsidP="00A80F1A">
      <w:pPr>
        <w:spacing w:before="60"/>
      </w:pPr>
      <w:r>
        <w:t>Table 10.4.2. Client and global metrics for accuracy and loss in the technological non-IID scenario.</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563342"/>
      <w:r>
        <w:lastRenderedPageBreak/>
        <w:t>1.</w:t>
      </w:r>
      <w:r>
        <w:tab/>
        <w:t>Introduction</w:t>
      </w:r>
      <w:bookmarkEnd w:id="5"/>
    </w:p>
    <w:p w14:paraId="529938ED" w14:textId="77777777" w:rsidR="00042F6D" w:rsidRDefault="00042F6D" w:rsidP="00E9466F">
      <w:pPr>
        <w:pStyle w:val="Heading2"/>
      </w:pPr>
      <w:bookmarkStart w:id="6" w:name="_Toc177563343"/>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 xml:space="preserve">(Arikumar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563344"/>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563345"/>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r w:rsidRPr="00BF143F">
        <w:rPr>
          <w:i/>
          <w:iCs/>
        </w:rPr>
        <w:t>PySyft</w:t>
      </w:r>
      <w:r>
        <w:t xml:space="preserve">, </w:t>
      </w:r>
      <w:r w:rsidRPr="00BF143F">
        <w:rPr>
          <w:i/>
          <w:iCs/>
        </w:rPr>
        <w:t>FATE</w:t>
      </w:r>
      <w:r>
        <w:t xml:space="preserve">, </w:t>
      </w:r>
      <w:r w:rsidRPr="006C0908">
        <w:rPr>
          <w:i/>
          <w:iCs/>
        </w:rPr>
        <w:t>Flower</w:t>
      </w:r>
      <w:r>
        <w:t xml:space="preserve">, </w:t>
      </w:r>
      <w:r w:rsidRPr="00BF143F">
        <w:rPr>
          <w:i/>
          <w:iCs/>
        </w:rPr>
        <w:t>FedML</w:t>
      </w:r>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563346"/>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PySyft, FATE, Flower, FedML,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563347"/>
      <w:r>
        <w:lastRenderedPageBreak/>
        <w:t>2.</w:t>
      </w:r>
      <w:r>
        <w:tab/>
        <w:t>Background</w:t>
      </w:r>
      <w:bookmarkEnd w:id="10"/>
    </w:p>
    <w:p w14:paraId="7A84119A" w14:textId="77777777" w:rsidR="00042F6D" w:rsidRDefault="00042F6D" w:rsidP="00E9466F">
      <w:pPr>
        <w:pStyle w:val="Heading2"/>
      </w:pPr>
      <w:bookmarkStart w:id="11" w:name="_Toc177563348"/>
      <w:r>
        <w:t>2.1.</w:t>
      </w:r>
      <w:r>
        <w:tab/>
        <w:t>What is Federated Learning</w:t>
      </w:r>
      <w:bookmarkEnd w:id="11"/>
    </w:p>
    <w:p w14:paraId="57C34FED" w14:textId="3EF2E82F" w:rsidR="0067231B" w:rsidRDefault="0067231B" w:rsidP="0067231B">
      <w:pPr>
        <w:pStyle w:val="BodyText"/>
      </w:pPr>
      <w:r>
        <w:t>This concept was introduced in 2016 by Google engineer</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563349"/>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563350"/>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lastRenderedPageBreak/>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4" w:name="_Toc177563351"/>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5" w:name="_Toc177563352"/>
      <w:r>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563353"/>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563354"/>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563355"/>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563356"/>
      <w:r>
        <w:t>2.4.</w:t>
      </w:r>
      <w:r>
        <w:tab/>
        <w:t>Federated Learning vs Distributed Machine Learning</w:t>
      </w:r>
      <w:bookmarkEnd w:id="19"/>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563357"/>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563358"/>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sidRPr="00FA2D19">
        <w:rPr>
          <w:i/>
          <w:iCs/>
        </w:rPr>
        <w:t>PySyft</w:t>
      </w:r>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r w:rsidR="00422C69" w:rsidRPr="00E74BFF">
        <w:rPr>
          <w:i/>
          <w:iCs/>
        </w:rPr>
        <w:t>PySyft</w:t>
      </w:r>
      <w:r w:rsidR="00422C69">
        <w:t xml:space="preserve"> GitHub stats (OpenMined,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r w:rsidRPr="002C33AC">
        <w:rPr>
          <w:i/>
          <w:iCs/>
        </w:rPr>
        <w:t>PySyft</w:t>
      </w:r>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r w:rsidRPr="009D59D3">
        <w:rPr>
          <w:i/>
          <w:iCs/>
        </w:rPr>
        <w:t>PySyft</w:t>
      </w:r>
      <w:r w:rsidRPr="009D59D3">
        <w:t xml:space="preserve">, </w:t>
      </w:r>
      <w:r w:rsidRPr="009D59D3">
        <w:rPr>
          <w:i/>
          <w:iCs/>
        </w:rPr>
        <w:t>FATE</w:t>
      </w:r>
      <w:r w:rsidRPr="009D59D3">
        <w:t xml:space="preserve">, </w:t>
      </w:r>
      <w:r w:rsidRPr="009D59D3">
        <w:rPr>
          <w:i/>
          <w:iCs/>
        </w:rPr>
        <w:t>Flower</w:t>
      </w:r>
      <w:r w:rsidRPr="009D59D3">
        <w:t xml:space="preserve">, </w:t>
      </w:r>
      <w:r w:rsidRPr="009D59D3">
        <w:rPr>
          <w:i/>
          <w:iCs/>
        </w:rPr>
        <w:t>FedML</w:t>
      </w:r>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563359"/>
      <w:r>
        <w:t>3.1.1.</w:t>
      </w:r>
      <w:r>
        <w:tab/>
        <w:t>PySyft, FATE, Flower FedML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r w:rsidR="009A17F1" w:rsidRPr="003C4000">
        <w:rPr>
          <w:i/>
          <w:iCs/>
        </w:rPr>
        <w:t>PySyft</w:t>
      </w:r>
      <w:r w:rsidR="009A17F1">
        <w:t xml:space="preserve"> a multi-language library that facilitates secure and private ML. It was developed by the </w:t>
      </w:r>
      <w:r w:rsidR="009A17F1" w:rsidRPr="00B41F02">
        <w:rPr>
          <w:i/>
          <w:iCs/>
        </w:rPr>
        <w:t>OpenMined</w:t>
      </w:r>
      <w:r w:rsidR="009A17F1">
        <w:t xml:space="preserve"> community with the objective of making FL data science more accessible through Python bindings and user-friendly interfaces. </w:t>
      </w:r>
      <w:r w:rsidR="009A17F1" w:rsidRPr="003C4000">
        <w:rPr>
          <w:i/>
          <w:iCs/>
        </w:rPr>
        <w:t>PySyft</w:t>
      </w:r>
      <w:r w:rsidR="009A17F1">
        <w:t xml:space="preserve"> uses libraries like </w:t>
      </w:r>
      <w:r w:rsidR="009A17F1" w:rsidRPr="003C4000">
        <w:rPr>
          <w:i/>
          <w:iCs/>
        </w:rPr>
        <w:t>PyTorch</w:t>
      </w:r>
      <w:r w:rsidR="009A17F1">
        <w:t xml:space="preserve"> and TensorFlow with additional capabilities. Comparing it with other frameworks like TFF and </w:t>
      </w:r>
      <w:r w:rsidR="009A17F1" w:rsidRPr="003C4000">
        <w:rPr>
          <w:i/>
          <w:iCs/>
        </w:rPr>
        <w:t>PaddleFL</w:t>
      </w:r>
      <w:r w:rsidR="009A17F1">
        <w:t xml:space="preserve">; </w:t>
      </w:r>
      <w:r w:rsidR="009A17F1" w:rsidRPr="003C4000">
        <w:rPr>
          <w:i/>
          <w:iCs/>
        </w:rPr>
        <w:t>PySyft</w:t>
      </w:r>
      <w:r w:rsidR="009A17F1">
        <w:t xml:space="preserve"> offers detailed building blocks, allowing developers to implement FL efficiently. Also compared to Flower that supports heterogeneous client environments and offers tools for mobile and edge devices, claiming and advantage over </w:t>
      </w:r>
      <w:r w:rsidR="009A17F1" w:rsidRPr="003C4000">
        <w:rPr>
          <w:i/>
          <w:iCs/>
        </w:rPr>
        <w:t>PySyft</w:t>
      </w:r>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Pr="003C4000">
        <w:rPr>
          <w:i/>
          <w:iCs/>
        </w:rPr>
        <w:t>XGBoost</w:t>
      </w:r>
      <w:r>
        <w:t xml:space="preserve">, federated transfer learning, and multi-variate data. </w:t>
      </w:r>
      <w:r w:rsidRPr="003C4000">
        <w:rPr>
          <w:i/>
          <w:iCs/>
        </w:rPr>
        <w:t>FATE</w:t>
      </w:r>
      <w:r>
        <w:t xml:space="preserve"> interacts with users using </w:t>
      </w:r>
      <w:r w:rsidRPr="009A1BC3">
        <w:rPr>
          <w:i/>
          <w:iCs/>
        </w:rPr>
        <w:t>FATE-FLow,</w:t>
      </w:r>
      <w:r>
        <w:t xml:space="preserve"> which serves as the scheduling system, FATE-Board, a visualization tool, and </w:t>
      </w:r>
      <w:r w:rsidRPr="009A1BC3">
        <w:rPr>
          <w:i/>
          <w:iCs/>
        </w:rPr>
        <w:t>FATE-Serving,</w:t>
      </w:r>
      <w:r>
        <w:t xml:space="preserve"> which is an inference high-performance serving engine. </w:t>
      </w:r>
      <w:r w:rsidRPr="003C4000">
        <w:rPr>
          <w:i/>
          <w:iCs/>
        </w:rPr>
        <w:t>KubeFATE</w:t>
      </w:r>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r w:rsidRPr="009A1BC3">
        <w:rPr>
          <w:i/>
          <w:iCs/>
        </w:rPr>
        <w:t>FedML</w:t>
      </w:r>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r w:rsidRPr="009A1BC3">
        <w:rPr>
          <w:i/>
          <w:iCs/>
        </w:rPr>
        <w:t>FedML</w:t>
      </w:r>
      <w:r>
        <w:t xml:space="preserve"> is architected into high-level API interactions through its </w:t>
      </w:r>
      <w:r w:rsidRPr="009A1BC3">
        <w:rPr>
          <w:i/>
          <w:iCs/>
        </w:rPr>
        <w:t>FedML-API,</w:t>
      </w:r>
      <w:r>
        <w:t xml:space="preserve"> whereas the low-level functionality is realized by </w:t>
      </w:r>
      <w:r w:rsidRPr="009A1BC3">
        <w:rPr>
          <w:i/>
          <w:iCs/>
        </w:rPr>
        <w:t>FedML-core</w:t>
      </w:r>
      <w:r>
        <w:t xml:space="preserve"> to allow convenient implementation of distributed algorithms by users. This library also includes a real-world module for training on smartphones, called </w:t>
      </w:r>
      <w:r w:rsidRPr="009A1BC3">
        <w:rPr>
          <w:i/>
          <w:iCs/>
        </w:rPr>
        <w:t>FedML-Mobile</w:t>
      </w:r>
      <w:r>
        <w:t xml:space="preserve">. Using such cryptographic primitives, standardized benchmarks can enforce privacy, security, and robustness, ensuring fair comparisons. </w:t>
      </w:r>
      <w:r w:rsidRPr="009A1BC3">
        <w:rPr>
          <w:i/>
          <w:iCs/>
        </w:rPr>
        <w:t>FedML</w:t>
      </w:r>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sidRPr="009A1BC3">
        <w:rPr>
          <w:i/>
          <w:iCs/>
        </w:rPr>
        <w:t>FedML</w:t>
      </w:r>
      <w:r>
        <w:t xml:space="preserve"> is not only robust in terms of privacy and security in FL but also applies advanced cryptographic techniques that ensure user data is secure to the level of model robustness. </w:t>
      </w:r>
      <w:r w:rsidRPr="009A1BC3">
        <w:rPr>
          <w:i/>
          <w:iCs/>
        </w:rPr>
        <w:t>FedML</w:t>
      </w:r>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r w:rsidRPr="009A1BC3">
        <w:rPr>
          <w:i/>
          <w:iCs/>
        </w:rPr>
        <w:t>FedML</w:t>
      </w:r>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r w:rsidR="009A17F1" w:rsidRPr="009A1BC3">
        <w:rPr>
          <w:i/>
          <w:iCs/>
        </w:rPr>
        <w:t>PyTorch</w:t>
      </w:r>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sidR="009A17F1" w:rsidRPr="009A1BC3">
        <w:rPr>
          <w:i/>
          <w:iCs/>
        </w:rPr>
        <w:t>FedML-API</w:t>
      </w:r>
      <w:r w:rsidR="009A17F1">
        <w:t xml:space="preserve">, and low-level functionality in the part represented by </w:t>
      </w:r>
      <w:r w:rsidR="009A17F1" w:rsidRPr="009A1BC3">
        <w:rPr>
          <w:i/>
          <w:iCs/>
        </w:rPr>
        <w:t>FedML-Core</w:t>
      </w:r>
      <w:r w:rsidR="009A17F1">
        <w:t xml:space="preserve">. This makes it easier for the users to program distributed algorithms. It also has an on-device training capability for smartphones with cryptographic techniques to guarantee privacy, security, and robustness called </w:t>
      </w:r>
      <w:r w:rsidR="009A17F1" w:rsidRPr="009A1BC3">
        <w:rPr>
          <w:i/>
          <w:iCs/>
        </w:rPr>
        <w:t>FedML-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563360"/>
      <w:r>
        <w:t>3.1.2.</w:t>
      </w:r>
      <w:r>
        <w:tab/>
      </w:r>
      <w:r w:rsidRPr="003C4000">
        <w:t>OpenFL, NVIDIA, PaddleFL, Substra</w:t>
      </w:r>
      <w:r>
        <w:t xml:space="preserve"> and FLGo</w:t>
      </w:r>
      <w:bookmarkEnd w:id="23"/>
    </w:p>
    <w:p w14:paraId="6DEE9852" w14:textId="40D5D109" w:rsidR="00392FD9" w:rsidRDefault="00392FD9" w:rsidP="00392FD9">
      <w:pPr>
        <w:pStyle w:val="BodyText"/>
      </w:pPr>
      <w:r>
        <w:t xml:space="preserve">Another innovative framework </w:t>
      </w:r>
      <w:r w:rsidRPr="00392FD9">
        <w:rPr>
          <w:i/>
          <w:iCs/>
        </w:rPr>
        <w:t>OpenFL</w:t>
      </w:r>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r w:rsidRPr="00392FD9">
        <w:rPr>
          <w:i/>
          <w:iCs/>
        </w:rPr>
        <w:t>OpenFL</w:t>
      </w:r>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r w:rsidRPr="00392FD9">
        <w:rPr>
          <w:i/>
          <w:iCs/>
        </w:rPr>
        <w:t>PyTorch</w:t>
      </w:r>
      <w:r>
        <w:t xml:space="preserve">. In comparison to other frameworks, it stands out due to its open-source nature, TFF or </w:t>
      </w:r>
      <w:r w:rsidRPr="00392FD9">
        <w:rPr>
          <w:i/>
          <w:iCs/>
        </w:rPr>
        <w:t>PySyft</w:t>
      </w:r>
      <w:r>
        <w:t xml:space="preserve"> focus more on academic research applications while </w:t>
      </w:r>
      <w:r w:rsidRPr="00392FD9">
        <w:rPr>
          <w:i/>
          <w:iCs/>
        </w:rPr>
        <w:t>OpenFL</w:t>
      </w:r>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392FD9" w:rsidRPr="00392FD9">
        <w:rPr>
          <w:i/>
          <w:iCs/>
        </w:rPr>
        <w:t>PyTorch</w:t>
      </w:r>
      <w:r w:rsidR="00392FD9">
        <w:t xml:space="preserve">, </w:t>
      </w:r>
      <w:r w:rsidR="00392FD9" w:rsidRPr="00392FD9">
        <w:rPr>
          <w:i/>
          <w:iCs/>
        </w:rPr>
        <w:t>TensorFlow</w:t>
      </w:r>
      <w:r w:rsidR="00392FD9">
        <w:t xml:space="preserve">, and </w:t>
      </w:r>
      <w:r w:rsidR="00392FD9" w:rsidRPr="00392FD9">
        <w:rPr>
          <w:i/>
          <w:iCs/>
        </w:rPr>
        <w:t>XGBoost</w:t>
      </w:r>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PaddleFL is an open-source federated learning framework developed by </w:t>
      </w:r>
      <w:r w:rsidR="00392FD9" w:rsidRPr="00392FD9">
        <w:rPr>
          <w:i/>
          <w:iCs/>
        </w:rPr>
        <w:t>PaddlePaddle</w:t>
      </w:r>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r w:rsidR="00392FD9" w:rsidRPr="00EA7115">
        <w:rPr>
          <w:i/>
          <w:iCs/>
        </w:rPr>
        <w:t>PaddleFL</w:t>
      </w:r>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r w:rsidR="00392FD9" w:rsidRPr="00EA7115">
        <w:rPr>
          <w:i/>
          <w:iCs/>
        </w:rPr>
        <w:t>PaddleFL</w:t>
      </w:r>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r w:rsidRPr="00EA7115">
        <w:rPr>
          <w:i/>
          <w:iCs/>
        </w:rPr>
        <w:t>Substra</w:t>
      </w:r>
      <w:r>
        <w:t xml:space="preserve"> as a framework designed to make machine learning both collaborative and secure. They developed Substra to handle the tricky issue of working with sensitive data without compromising privacy. Instead of moving data around, </w:t>
      </w:r>
      <w:r w:rsidRPr="00EA7115">
        <w:rPr>
          <w:i/>
          <w:iCs/>
        </w:rPr>
        <w:t>Substra</w:t>
      </w:r>
      <w:r>
        <w:t xml:space="preserve"> keeps it decentrali</w:t>
      </w:r>
      <w:r w:rsidR="00EA7115">
        <w:t>s</w:t>
      </w:r>
      <w:r>
        <w:t xml:space="preserve">ed data stays where it is, and only the necessary algorithms and non-sensitive information are shared. </w:t>
      </w:r>
      <w:r w:rsidRPr="00EA7115">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Substra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Pr="00EA7115">
        <w:rPr>
          <w:i/>
          <w:iCs/>
        </w:rPr>
        <w:t>Substra</w:t>
      </w:r>
      <w:r>
        <w:t xml:space="preserve"> are coordinated across different nodes, ensuring that data never leaves its original location. The decentrali</w:t>
      </w:r>
      <w:r w:rsidR="00EA7115">
        <w:t>s</w:t>
      </w:r>
      <w:r>
        <w:t>ed architecture uses smart contracts to enforce permissions and maintain a tamper-proof ledger of all activities. This makes Substra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r w:rsidR="00392FD9" w:rsidRPr="005D5F64">
        <w:rPr>
          <w:i/>
          <w:iCs/>
        </w:rPr>
        <w:t>FLGo</w:t>
      </w:r>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392FD9" w:rsidRPr="005D5F64">
        <w:rPr>
          <w:i/>
          <w:iCs/>
        </w:rPr>
        <w:t>FLGo</w:t>
      </w:r>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392FD9" w:rsidRPr="005D5F64">
        <w:rPr>
          <w:i/>
          <w:iCs/>
        </w:rPr>
        <w:t>FLGo</w:t>
      </w:r>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563361"/>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r w:rsidRPr="00101D2B">
        <w:rPr>
          <w:i/>
          <w:iCs/>
        </w:rPr>
        <w:t>SecureBoost</w:t>
      </w:r>
      <w:r w:rsidRPr="00101D2B">
        <w:t xml:space="preserve"> and </w:t>
      </w:r>
      <w:r w:rsidRPr="00101D2B">
        <w:rPr>
          <w:i/>
          <w:iCs/>
        </w:rPr>
        <w:t>FedProx</w:t>
      </w:r>
      <w:r w:rsidRPr="00101D2B">
        <w:t xml:space="preserve"> are also used by multiple frameworks. These algorithms, along with </w:t>
      </w:r>
      <w:r w:rsidRPr="00101D2B">
        <w:rPr>
          <w:i/>
          <w:iCs/>
        </w:rPr>
        <w:t>FedMA</w:t>
      </w:r>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563362"/>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563363"/>
      <w:r>
        <w:t>3.2.2.</w:t>
      </w:r>
      <w:r>
        <w:tab/>
        <w:t>FedProx</w:t>
      </w:r>
      <w:bookmarkEnd w:id="26"/>
    </w:p>
    <w:p w14:paraId="57E0AE15" w14:textId="386281B8" w:rsidR="00BB668D" w:rsidRDefault="00BB668D" w:rsidP="00CB295E">
      <w:pPr>
        <w:pStyle w:val="BodyText"/>
      </w:pPr>
      <w:r>
        <w:t xml:space="preserve">In short, </w:t>
      </w:r>
      <w:r w:rsidRPr="00A50DEB">
        <w:rPr>
          <w:i/>
          <w:iCs/>
        </w:rPr>
        <w:t>FedProx</w:t>
      </w:r>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r w:rsidRPr="00A50DEB">
        <w:rPr>
          <w:i/>
          <w:iCs/>
        </w:rPr>
        <w:t>FedProx</w:t>
      </w:r>
      <w:r>
        <w:t xml:space="preserve"> modifies to handle them and increase the robustness and stability of the optimization process. In this context, the addition of a proximal term to the local objective function within </w:t>
      </w:r>
      <w:r w:rsidRPr="00A50DEB">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r w:rsidRPr="004536C8">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r w:rsidR="00E16254">
        <w:rPr>
          <w:i/>
          <w:iCs/>
        </w:rPr>
        <w:t>FedProx</w:t>
      </w:r>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r w:rsidRPr="00515550">
        <w:rPr>
          <w:i/>
          <w:iCs/>
        </w:rPr>
        <w:t>FedProx</w:t>
      </w:r>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563364"/>
      <w:r>
        <w:t>3.2.3.</w:t>
      </w:r>
      <w:r>
        <w:tab/>
        <w:t>FedMA</w:t>
      </w:r>
      <w:bookmarkEnd w:id="27"/>
    </w:p>
    <w:p w14:paraId="1E5708DD" w14:textId="74933CC6" w:rsidR="00820377" w:rsidRDefault="00820377" w:rsidP="00515550">
      <w:pPr>
        <w:pStyle w:val="BodyText"/>
      </w:pPr>
      <w:r>
        <w:t xml:space="preserve">The challenge in solving through the development of </w:t>
      </w:r>
      <w:r w:rsidRPr="00515550">
        <w:rPr>
          <w:i/>
          <w:iCs/>
        </w:rPr>
        <w:t>FedMA</w:t>
      </w:r>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r w:rsidRPr="005F4156">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r w:rsidRPr="00227685">
        <w:rPr>
          <w:i/>
          <w:iCs/>
        </w:rPr>
        <w:t>FedMA</w:t>
      </w:r>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r w:rsidRPr="00227685">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4923A0AC"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r w:rsidR="0030355F">
        <w:rPr>
          <w:i/>
          <w:iCs/>
        </w:rPr>
        <w:t>FedMA</w:t>
      </w:r>
      <w:r w:rsidR="0030355F">
        <w:t xml:space="preserve"> algorithm adapted from Wang </w:t>
      </w:r>
      <w:r w:rsidR="0030355F">
        <w:rPr>
          <w:i/>
          <w:iCs/>
        </w:rPr>
        <w:t>et al.,</w:t>
      </w:r>
      <w:r w:rsidR="0030355F">
        <w:t xml:space="preserve"> </w:t>
      </w:r>
      <w:r w:rsidR="00B7192F">
        <w:t>(</w:t>
      </w:r>
      <w:r w:rsidR="0030355F">
        <w:t>2020</w:t>
      </w:r>
      <w:r w:rsidR="00B7192F">
        <w:t>)</w:t>
      </w:r>
      <w:r w:rsidR="0030355F">
        <w:t>.</w:t>
      </w:r>
    </w:p>
    <w:p w14:paraId="058F56DB" w14:textId="77777777" w:rsidR="00042F6D" w:rsidRDefault="00042F6D" w:rsidP="00102E46">
      <w:pPr>
        <w:pStyle w:val="Heading3"/>
      </w:pPr>
      <w:bookmarkStart w:id="28" w:name="_Toc177563365"/>
      <w:r>
        <w:t>3.2.4.</w:t>
      </w:r>
      <w:r>
        <w:tab/>
        <w:t>SecureBoost</w:t>
      </w:r>
      <w:bookmarkEnd w:id="28"/>
    </w:p>
    <w:p w14:paraId="492339D9" w14:textId="424DD673" w:rsidR="00EF040C" w:rsidRDefault="00EF040C" w:rsidP="0030355F">
      <w:pPr>
        <w:pStyle w:val="BodyText"/>
      </w:pPr>
      <w:r w:rsidRPr="0073203A">
        <w:rPr>
          <w:i/>
          <w:iCs/>
        </w:rPr>
        <w:t>SecureBoost</w:t>
      </w:r>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r w:rsidRPr="0073203A">
        <w:rPr>
          <w:i/>
          <w:iCs/>
        </w:rPr>
        <w:t>SecureBoost</w:t>
      </w:r>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r w:rsidRPr="00B3405D">
        <w:rPr>
          <w:i/>
          <w:iCs/>
        </w:rPr>
        <w:t>SecureBoost</w:t>
      </w:r>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0452AF">
        <w:rPr>
          <w:i/>
          <w:iCs/>
        </w:rPr>
        <w:t>XGBoost</w:t>
      </w:r>
      <w:r w:rsidR="000452AF">
        <w:t>,</w:t>
      </w:r>
      <w:r>
        <w:t xml:space="preserve"> sequential tree construction by adding splits that optimize a loss function. In such a federated setting, SecureBoost ensures encryption and secure sharing of gradient and Hessian values which are used for splits among the parties. </w:t>
      </w:r>
      <w:r w:rsidRPr="000452AF">
        <w:rPr>
          <w:i/>
          <w:iCs/>
        </w:rPr>
        <w:t>SecureBoost</w:t>
      </w:r>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r w:rsidRPr="000452AF">
        <w:rPr>
          <w:i/>
          <w:iCs/>
        </w:rPr>
        <w:t>SecureBoost</w:t>
      </w:r>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r w:rsidRPr="000452AF">
        <w:rPr>
          <w:i/>
          <w:iCs/>
        </w:rPr>
        <w:t>XGBoost</w:t>
      </w:r>
      <w:r>
        <w:t xml:space="preserve"> and Gradient Boosting Decision Trees (GBD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w:t>
      </w:r>
      <w:r w:rsidRPr="000452AF">
        <w:rPr>
          <w:i/>
          <w:iCs/>
        </w:rPr>
        <w:t>SecureBoost</w:t>
      </w:r>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563366"/>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r w:rsidRPr="000452AF">
        <w:rPr>
          <w:i/>
          <w:iCs/>
        </w:rPr>
        <w:t>FedProx</w:t>
      </w:r>
      <w:r w:rsidRPr="00C27A0E">
        <w:t xml:space="preserve"> generalizes that approach to heterogeneity in system capabilities and data distribution. </w:t>
      </w:r>
      <w:r w:rsidRPr="000452AF">
        <w:rPr>
          <w:i/>
          <w:iCs/>
        </w:rPr>
        <w:t>FedMA</w:t>
      </w:r>
      <w:r w:rsidRPr="00C27A0E">
        <w:t xml:space="preserve"> further improves model performance by leveraging advanced matching for layer-wise averaging and is specifically applied to complex architectures using deep neural networks. </w:t>
      </w:r>
      <w:r w:rsidRPr="000452AF">
        <w:rPr>
          <w:i/>
          <w:iCs/>
        </w:rPr>
        <w:t>SecureBoost</w:t>
      </w:r>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563367"/>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r w:rsidR="00693B6E" w:rsidRPr="00823E13">
        <w:rPr>
          <w:i/>
          <w:iCs/>
        </w:rPr>
        <w:t>FedBABU</w:t>
      </w:r>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r w:rsidRPr="006B6F64">
        <w:rPr>
          <w:i/>
          <w:iCs/>
        </w:rPr>
        <w:t>Jupyter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1" w:name="_Toc177563368"/>
      <w:r>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w:t>
      </w:r>
      <w:r w:rsidR="00887D4D">
        <w:lastRenderedPageBreak/>
        <w:t xml:space="preserve">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r w:rsidR="00887D4D" w:rsidRPr="00EA2DE7">
        <w:rPr>
          <w:i/>
          <w:iCs/>
        </w:rPr>
        <w:t>MN</w:t>
      </w:r>
      <w:r w:rsidR="00B328AC">
        <w:rPr>
          <w:i/>
          <w:iCs/>
        </w:rPr>
        <w:t>I</w:t>
      </w:r>
      <w:r w:rsidR="0056480C">
        <w:rPr>
          <w:i/>
          <w:iCs/>
        </w:rPr>
        <w:t>un</w:t>
      </w:r>
      <w:r w:rsidR="00887D4D" w:rsidRPr="00EA2DE7">
        <w:rPr>
          <w:i/>
          <w:iCs/>
        </w:rPr>
        <w:t>ST</w:t>
      </w:r>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2" w:name="_Toc177563369"/>
      <w:r>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r w:rsidR="00E7195E" w:rsidRPr="0079454C">
        <w:rPr>
          <w:i/>
          <w:iCs/>
        </w:rPr>
        <w:t>Gunicorn</w:t>
      </w:r>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r w:rsidR="00E7195E" w:rsidRPr="007A0923">
        <w:rPr>
          <w:i/>
          <w:iCs/>
        </w:rPr>
        <w:t>Keras</w:t>
      </w:r>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lastRenderedPageBreak/>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00E7195E" w:rsidRPr="000541D6">
        <w:rPr>
          <w:i/>
          <w:iCs/>
        </w:rPr>
        <w:t>StateManager</w:t>
      </w:r>
      <w:r w:rsidR="00E7195E">
        <w:t xml:space="preserve"> class 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607B13">
        <w:rPr>
          <w:rFonts w:cs="Arial"/>
        </w:rPr>
        <w:t>Lathkar,</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r w:rsidR="00E7195E" w:rsidRPr="000541D6">
        <w:rPr>
          <w:i/>
          <w:iCs/>
        </w:rPr>
        <w:t>cURL</w:t>
      </w:r>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r w:rsidR="00E7195E" w:rsidRPr="000541D6">
        <w:rPr>
          <w:i/>
          <w:iCs/>
        </w:rPr>
        <w:t>cURL</w:t>
      </w:r>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r w:rsidR="00E7195E" w:rsidRPr="002A113C">
        <w:rPr>
          <w:i/>
          <w:iCs/>
        </w:rPr>
        <w:t>Procfile</w:t>
      </w:r>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r w:rsidR="00E7195E" w:rsidRPr="000541D6">
        <w:rPr>
          <w:i/>
          <w:iCs/>
        </w:rPr>
        <w:t>uWSGI</w:t>
      </w:r>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25A37508" w:rsidR="00E7195E" w:rsidRPr="00E7195E" w:rsidRDefault="00E7195E" w:rsidP="0030355F">
      <w:pPr>
        <w:pStyle w:val="BodyText"/>
      </w:pPr>
      <w:r>
        <w:lastRenderedPageBreak/>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3" w:name="_Toc177563370"/>
      <w:r>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563371"/>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563372"/>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r w:rsidRPr="0011485A">
        <w:rPr>
          <w:i/>
          <w:iCs/>
        </w:rPr>
        <w:t>PySyft, FATE, Flower, FedML</w:t>
      </w:r>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563373"/>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40" w:name="_Toc177563374"/>
      <w:r>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563375"/>
      <w:r>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77777777" w:rsidR="00D80BF5" w:rsidRDefault="00D80BF5" w:rsidP="00D80BF5">
      <w:pPr>
        <w:pStyle w:val="Captions"/>
      </w:pPr>
      <w:r>
        <w:rPr>
          <w:noProof/>
        </w:rPr>
        <w:drawing>
          <wp:inline distT="0" distB="0" distL="0" distR="0" wp14:anchorId="0465C463" wp14:editId="6CF525C9">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3" w:name="_Toc177563376"/>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5836F5F0" w:rsidR="00FC005C" w:rsidRDefault="00FA4FDE" w:rsidP="00F67731">
      <w:pPr>
        <w:pStyle w:val="Captions"/>
      </w:pPr>
      <w:r>
        <w:rPr>
          <w:noProof/>
          <w14:ligatures w14:val="standardContextual"/>
        </w:rPr>
        <w:drawing>
          <wp:inline distT="0" distB="0" distL="0" distR="0" wp14:anchorId="4F85E8E1" wp14:editId="7FE62A09">
            <wp:extent cx="3566469" cy="1516511"/>
            <wp:effectExtent l="0" t="0" r="0" b="7620"/>
            <wp:docPr id="639392933" name="Picture 2"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92933" name="Picture 2"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566469" cy="1516511"/>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563377"/>
      <w:r>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Kermany,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563378"/>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r w:rsidRPr="004F5013">
        <w:rPr>
          <w:i/>
          <w:iCs/>
        </w:rPr>
        <w:t>PySyft</w:t>
      </w:r>
      <w:r w:rsidRPr="004F5013">
        <w:t xml:space="preserve">, </w:t>
      </w:r>
      <w:r w:rsidRPr="004F5013">
        <w:rPr>
          <w:i/>
          <w:iCs/>
        </w:rPr>
        <w:t>FATE</w:t>
      </w:r>
      <w:r w:rsidRPr="004F5013">
        <w:t xml:space="preserve">, </w:t>
      </w:r>
      <w:r w:rsidRPr="004F5013">
        <w:rPr>
          <w:i/>
          <w:iCs/>
        </w:rPr>
        <w:t>Flower</w:t>
      </w:r>
      <w:r w:rsidRPr="004F5013">
        <w:t xml:space="preserve">, </w:t>
      </w:r>
      <w:r w:rsidRPr="004F5013">
        <w:rPr>
          <w:i/>
          <w:iCs/>
        </w:rPr>
        <w:t>FedML</w:t>
      </w:r>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6" w:name="_Toc177563379"/>
      <w:r>
        <w:t>5.1.</w:t>
      </w:r>
      <w:r>
        <w:tab/>
        <w:t>PySyft</w:t>
      </w:r>
      <w:bookmarkEnd w:id="46"/>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r w:rsidRPr="00B6700A">
        <w:rPr>
          <w:highlight w:val="yellow"/>
        </w:rPr>
        <w:t>(OpenMined, 2019)</w:t>
      </w:r>
      <w:r>
        <w:t xml:space="preserve"> contains twelve JNs that serve as tutorials.</w:t>
      </w:r>
    </w:p>
    <w:p w14:paraId="7DA1ADFF" w14:textId="77777777" w:rsidR="00750194" w:rsidRDefault="00750194" w:rsidP="00750194">
      <w:pPr>
        <w:pStyle w:val="BodyText"/>
      </w:pPr>
      <w:r>
        <w:t xml:space="preserve">The participants, also known as </w:t>
      </w:r>
      <w:r w:rsidRPr="00B76B55">
        <w:rPr>
          <w:i/>
          <w:iCs/>
        </w:rPr>
        <w:t>PySyft</w:t>
      </w:r>
      <w:r>
        <w:t xml:space="preserve"> workers, include the data owner and the data scientists. The data has two variants: mock and private. Data scientists can only access and read the mock dataset. The first four JNs cover the basics of </w:t>
      </w:r>
      <w:r w:rsidRPr="00B76B55">
        <w:rPr>
          <w:i/>
          <w:iCs/>
        </w:rPr>
        <w:t>PySyft</w:t>
      </w:r>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r w:rsidRPr="00B76B55">
        <w:rPr>
          <w:i/>
          <w:iCs/>
        </w:rPr>
        <w:t>PyTorch</w:t>
      </w:r>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r w:rsidRPr="00B76B55">
        <w:rPr>
          <w:i/>
          <w:iCs/>
        </w:rPr>
        <w:t>PySyft</w:t>
      </w:r>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7" w:name="_Toc177563380"/>
      <w:r>
        <w:t>5.2.</w:t>
      </w:r>
      <w:r>
        <w:tab/>
        <w:t>FATE</w:t>
      </w:r>
      <w:bookmarkEnd w:id="47"/>
    </w:p>
    <w:p w14:paraId="60A928C2" w14:textId="77777777" w:rsidR="00F30F18" w:rsidRDefault="00F30F18" w:rsidP="00F30F18">
      <w:pPr>
        <w:pStyle w:val="BodyText"/>
      </w:pPr>
      <w:r w:rsidRPr="00B76B55">
        <w:rPr>
          <w:i/>
          <w:iCs/>
        </w:rPr>
        <w:t>FATE</w:t>
      </w:r>
      <w:r>
        <w:t xml:space="preserve"> repository has good structure </w:t>
      </w:r>
      <w:r w:rsidRPr="00B6700A">
        <w:rPr>
          <w:highlight w:val="yellow"/>
        </w:rPr>
        <w:t>(FATE, 2021)</w:t>
      </w:r>
      <w:r>
        <w:t xml:space="preserve">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r w:rsidRPr="000C07BA">
        <w:rPr>
          <w:i/>
          <w:iCs/>
        </w:rPr>
        <w:t>HeteroNNTrainerGuest</w:t>
      </w:r>
      <w:r>
        <w:t xml:space="preserve"> or </w:t>
      </w:r>
      <w:r w:rsidRPr="000C07BA">
        <w:rPr>
          <w:i/>
          <w:iCs/>
        </w:rPr>
        <w:t>HeteroNNTrainerHost</w:t>
      </w:r>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SecureBoost</w:t>
      </w:r>
      <w:r>
        <w:t xml:space="preserve"> tutorial makes use of FATE's </w:t>
      </w:r>
      <w:r w:rsidRPr="00601818">
        <w:rPr>
          <w:i/>
          <w:iCs/>
        </w:rPr>
        <w:t>Hetero-SecureBoost</w:t>
      </w:r>
      <w:r>
        <w:t xml:space="preserve"> scheme in that it trains the boosting tree model. Based on party type, initialization of the model is done: a guest initializes the model as </w:t>
      </w:r>
      <w:r w:rsidRPr="000C07BA">
        <w:rPr>
          <w:i/>
          <w:iCs/>
        </w:rPr>
        <w:t>HeteroSecureBoostGuest</w:t>
      </w:r>
      <w:r>
        <w:t xml:space="preserve">, a host as </w:t>
      </w:r>
      <w:r w:rsidRPr="000C07BA">
        <w:rPr>
          <w:i/>
          <w:iCs/>
        </w:rPr>
        <w:t>HeteroSecureBoostHost</w:t>
      </w:r>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r w:rsidRPr="000C07BA">
        <w:rPr>
          <w:i/>
          <w:iCs/>
        </w:rPr>
        <w:t>PySyft</w:t>
      </w:r>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8" w:name="_Toc177563381"/>
      <w:r>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repository </w:t>
      </w:r>
      <w:r w:rsidRPr="00B6700A">
        <w:rPr>
          <w:highlight w:val="yellow"/>
        </w:rPr>
        <w:t>(Flower, 2021)</w:t>
      </w:r>
      <w:r>
        <w:t xml:space="preserve">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 xml:space="preserve">vertical-fl </w:t>
      </w:r>
      <w:r>
        <w:t xml:space="preserve">and </w:t>
      </w:r>
      <w:r w:rsidRPr="00B14850">
        <w:t>pytorch-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 xml:space="preserve">vertical-fl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r w:rsidRPr="00B14850">
        <w:t xml:space="preserve">pytorch-from-centralized-to-federated </w:t>
      </w:r>
      <w:r>
        <w:t xml:space="preserve">example demonstrates the transition from a ML centralised setup to a FL setup using </w:t>
      </w:r>
      <w:r w:rsidRPr="00B14850">
        <w:t xml:space="preserve">Flower </w:t>
      </w:r>
      <w:r>
        <w:t xml:space="preserve">and </w:t>
      </w:r>
      <w:r w:rsidRPr="00601818">
        <w:rPr>
          <w:i/>
          <w:iCs/>
        </w:rPr>
        <w:t>Pytorch</w:t>
      </w:r>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r w:rsidRPr="00601818">
        <w:rPr>
          <w:i/>
          <w:iCs/>
        </w:rPr>
        <w:t>PySyft</w:t>
      </w:r>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9" w:name="_Toc177563382"/>
      <w:r>
        <w:t>5.4.</w:t>
      </w:r>
      <w:r>
        <w:tab/>
        <w:t>FedML</w:t>
      </w:r>
      <w:bookmarkEnd w:id="49"/>
    </w:p>
    <w:p w14:paraId="2278E56D" w14:textId="29BB8478" w:rsidR="00CA12D4" w:rsidRDefault="00CA12D4" w:rsidP="00B14850">
      <w:pPr>
        <w:pStyle w:val="BodyText"/>
      </w:pPr>
      <w:r w:rsidRPr="00601818">
        <w:rPr>
          <w:i/>
          <w:iCs/>
        </w:rPr>
        <w:t>FedML</w:t>
      </w:r>
      <w:r>
        <w:t xml:space="preserve"> offers clear documentation and tutorials for deploying its experiments </w:t>
      </w:r>
      <w:r w:rsidRPr="00B6700A">
        <w:rPr>
          <w:highlight w:val="yellow"/>
        </w:rPr>
        <w:t>(FedML, 2023).</w:t>
      </w:r>
      <w:r>
        <w:t xml:space="preserve">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r w:rsidRPr="002F18EA">
        <w:rPr>
          <w:i/>
          <w:iCs/>
        </w:rPr>
        <w:t>PySyft</w:t>
      </w:r>
      <w:r>
        <w:t xml:space="preserve">, </w:t>
      </w:r>
      <w:r w:rsidRPr="002F18EA">
        <w:rPr>
          <w:i/>
          <w:iCs/>
        </w:rPr>
        <w:t>FATE</w:t>
      </w:r>
      <w:r>
        <w:t xml:space="preserve">, and </w:t>
      </w:r>
      <w:r w:rsidRPr="002F18EA">
        <w:rPr>
          <w:i/>
          <w:iCs/>
        </w:rPr>
        <w:t>Flower</w:t>
      </w:r>
      <w:r>
        <w:t xml:space="preserve">, </w:t>
      </w:r>
      <w:r w:rsidRPr="002F18EA">
        <w:rPr>
          <w:i/>
          <w:iCs/>
        </w:rPr>
        <w:t>FedML</w:t>
      </w:r>
      <w:r>
        <w:t xml:space="preserve"> offers a platform for project management </w:t>
      </w:r>
      <w:r w:rsidRPr="00B6700A">
        <w:rPr>
          <w:highlight w:val="yellow"/>
        </w:rPr>
        <w:t>(open.fedml.ai);</w:t>
      </w:r>
      <w:r>
        <w:t xml:space="preserve"> however, this feature was not evaluated due to time constraints. After evaluation, </w:t>
      </w:r>
      <w:r w:rsidRPr="002F18EA">
        <w:rPr>
          <w:i/>
          <w:iCs/>
        </w:rPr>
        <w:t>FedML</w:t>
      </w:r>
      <w:r>
        <w:t xml:space="preserve"> appears to be the closest to real-world settings, as evidenced by its GitHub repository.</w:t>
      </w:r>
    </w:p>
    <w:p w14:paraId="6C4F0B17" w14:textId="77777777" w:rsidR="00042F6D" w:rsidRDefault="00042F6D" w:rsidP="00102E46">
      <w:pPr>
        <w:pStyle w:val="Heading2"/>
      </w:pPr>
      <w:bookmarkStart w:id="50" w:name="_Toc177563383"/>
      <w:r>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r w:rsidRPr="00470F3D">
        <w:rPr>
          <w:i/>
          <w:iCs/>
        </w:rPr>
        <w:t>Colab</w:t>
      </w:r>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r w:rsidRPr="00470F3D">
        <w:rPr>
          <w:i/>
          <w:iCs/>
        </w:rPr>
        <w:t>Keras</w:t>
      </w:r>
      <w:r>
        <w:t xml:space="preserve"> or </w:t>
      </w:r>
      <w:r w:rsidRPr="00470F3D">
        <w:rPr>
          <w:i/>
          <w:iCs/>
        </w:rPr>
        <w:t>non-Keras</w:t>
      </w:r>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r w:rsidRPr="00B14850">
        <w:t>tff.learning</w:t>
      </w:r>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r w:rsidRPr="00470F3D">
        <w:rPr>
          <w:i/>
          <w:iCs/>
        </w:rPr>
        <w:t xml:space="preserve">tf.keras </w:t>
      </w:r>
      <w:r>
        <w:t xml:space="preserve">and is wrapped with TFF </w:t>
      </w:r>
      <w:r w:rsidRPr="00470F3D">
        <w:rPr>
          <w:i/>
          <w:iCs/>
        </w:rPr>
        <w:t>tff.learning.models.VariableModel</w:t>
      </w:r>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r w:rsidRPr="00126DC7">
        <w:rPr>
          <w:i/>
          <w:iCs/>
        </w:rPr>
        <w:t>initialize_fn</w:t>
      </w:r>
      <w:r>
        <w:t xml:space="preserve"> and </w:t>
      </w:r>
      <w:r w:rsidRPr="00126DC7">
        <w:rPr>
          <w:i/>
          <w:iCs/>
        </w:rPr>
        <w:t>next_fn</w:t>
      </w:r>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1" w:name="_Toc177563384"/>
      <w:r>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r w:rsidRPr="00126DC7">
        <w:rPr>
          <w:i/>
          <w:iCs/>
        </w:rPr>
        <w:t>FedML</w:t>
      </w:r>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r w:rsidRPr="00126DC7">
        <w:rPr>
          <w:i/>
          <w:iCs/>
        </w:rPr>
        <w:t>PySyft</w:t>
      </w:r>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563385"/>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r w:rsidRPr="00256B3A">
        <w:rPr>
          <w:i/>
          <w:iCs/>
        </w:rPr>
        <w:t>FLServer/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3" w:name="_Toc177563386"/>
      <w:r>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563387"/>
      <w:r>
        <w:lastRenderedPageBreak/>
        <w:t>6.2.</w:t>
      </w:r>
      <w:r>
        <w:tab/>
        <w:t>FL Server Flow</w:t>
      </w:r>
      <w:bookmarkEnd w:id="54"/>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process </w:t>
      </w:r>
      <w:r w:rsidRPr="00B6700A">
        <w:rPr>
          <w:highlight w:val="yellow"/>
        </w:rPr>
        <w:t>(FL Sever Demo, 2024),</w:t>
      </w:r>
      <w:r>
        <w:t xml:space="preserve">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5" w:name="_Toc177563388"/>
      <w:r>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563389"/>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563390"/>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r w:rsidRPr="00C27F73">
        <w:rPr>
          <w:i/>
          <w:iCs/>
        </w:rPr>
        <w:t>reset_client</w:t>
      </w:r>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9" w:name="_Toc177563391"/>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563392"/>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563393"/>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r w:rsidRPr="00DC3515">
        <w:rPr>
          <w:i/>
          <w:iCs/>
        </w:rPr>
        <w:t>Keras</w:t>
      </w:r>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563394"/>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r w:rsidRPr="00DC3515">
        <w:rPr>
          <w:i/>
          <w:iCs/>
        </w:rPr>
        <w:t>Keras</w:t>
      </w:r>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563395"/>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FedWAvg).</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1C5466B6">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r w:rsidR="00E50811">
        <w:rPr>
          <w:i/>
          <w:iCs/>
        </w:rPr>
        <w:t>FedWAvg</w:t>
      </w:r>
      <w:r w:rsidR="00E50811">
        <w:t xml:space="preserve"> algorithm.</w:t>
      </w:r>
    </w:p>
    <w:p w14:paraId="2D968024" w14:textId="77777777" w:rsidR="00042F6D" w:rsidRDefault="00042F6D" w:rsidP="00102E46">
      <w:pPr>
        <w:pStyle w:val="Heading2"/>
      </w:pPr>
      <w:bookmarkStart w:id="66" w:name="_Toc177563396"/>
      <w:bookmarkEnd w:id="65"/>
      <w:r>
        <w:t>6.7.</w:t>
      </w:r>
      <w:r>
        <w:tab/>
        <w:t>Data Collection</w:t>
      </w:r>
      <w:bookmarkEnd w:id="66"/>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7" w:name="_Toc177563397"/>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r w:rsidRPr="00906262">
        <w:rPr>
          <w:i/>
          <w:iCs/>
        </w:rPr>
        <w:t>numpy</w:t>
      </w:r>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8" w:name="_Toc177563398"/>
      <w:r>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563399"/>
      <w:r>
        <w:lastRenderedPageBreak/>
        <w:t>7.</w:t>
      </w:r>
      <w:r>
        <w:tab/>
        <w:t>Results</w:t>
      </w:r>
      <w:bookmarkEnd w:id="69"/>
    </w:p>
    <w:p w14:paraId="2AAF6E14" w14:textId="0C679759"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563400"/>
      <w:r>
        <w:t>7.1.</w:t>
      </w:r>
      <w:r>
        <w:tab/>
        <w:t>Technological scenario</w:t>
      </w:r>
      <w:bookmarkEnd w:id="70"/>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1" w:name="_Toc177563401"/>
      <w:r>
        <w:lastRenderedPageBreak/>
        <w:t>7.1.1.</w:t>
      </w:r>
      <w:r>
        <w:tab/>
        <w:t xml:space="preserve">IID </w:t>
      </w:r>
      <w:r w:rsidR="002F14C8">
        <w:t>D</w:t>
      </w:r>
      <w:r>
        <w:t>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33BA0884" w:rsidR="00042F6D" w:rsidRDefault="00042F6D" w:rsidP="00102E46">
      <w:pPr>
        <w:pStyle w:val="Heading3"/>
      </w:pPr>
      <w:bookmarkStart w:id="72" w:name="_Toc177563402"/>
      <w:r>
        <w:t>7.1.2.</w:t>
      </w:r>
      <w:r>
        <w:tab/>
        <w:t xml:space="preserve">Non-IID </w:t>
      </w:r>
      <w:r w:rsidR="002F14C8">
        <w:t>D</w:t>
      </w:r>
      <w:r>
        <w:t>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3" w:name="_Toc177563403"/>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32476675" w:rsidR="00B70868" w:rsidRPr="004007A7"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B70868" w:rsidRPr="004007A7">
        <w:t>Figure 7.1.2 Distribution analysis for features and target variable in the non-IID variant.</w:t>
      </w:r>
    </w:p>
    <w:p w14:paraId="78A9E791" w14:textId="3A5FC85E" w:rsidR="00042F6D" w:rsidRDefault="00042F6D" w:rsidP="00102E46">
      <w:pPr>
        <w:pStyle w:val="Heading3"/>
      </w:pPr>
      <w:bookmarkStart w:id="74" w:name="_Toc177563404"/>
      <w:r>
        <w:t>7.2.1.</w:t>
      </w:r>
      <w:r>
        <w:tab/>
        <w:t xml:space="preserve">IID </w:t>
      </w:r>
      <w:r w:rsidR="002F14C8">
        <w:t>D</w:t>
      </w:r>
      <w:r>
        <w:t>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36EA323E" w:rsidR="00042F6D" w:rsidRDefault="00042F6D" w:rsidP="00102E46">
      <w:pPr>
        <w:pStyle w:val="Heading3"/>
      </w:pPr>
      <w:bookmarkStart w:id="75" w:name="_Toc177563405"/>
      <w:r>
        <w:t>7.2.2.</w:t>
      </w:r>
      <w:r>
        <w:tab/>
        <w:t xml:space="preserve">Non-IID </w:t>
      </w:r>
      <w:r w:rsidR="002F14C8">
        <w:t>D</w:t>
      </w:r>
      <w:r>
        <w:t>ata</w:t>
      </w:r>
      <w:bookmarkEnd w:id="75"/>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563406"/>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8" w:name="_Toc177563407"/>
      <w:bookmarkEnd w:id="77"/>
      <w:r>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563408"/>
      <w:r>
        <w:lastRenderedPageBreak/>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80" w:name="_Toc177563409"/>
      <w:r>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lastRenderedPageBreak/>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1" w:name="_Toc177563410"/>
      <w:r>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563411"/>
      <w:r>
        <w:lastRenderedPageBreak/>
        <w:t>8.</w:t>
      </w:r>
      <w:r w:rsidR="000B2385">
        <w:t>4</w:t>
      </w:r>
      <w:r>
        <w:t xml:space="preserve">. </w:t>
      </w:r>
      <w:r w:rsidR="00017EF0">
        <w:t>Recommendations</w:t>
      </w:r>
      <w:bookmarkEnd w:id="82"/>
    </w:p>
    <w:p w14:paraId="34B54EC2" w14:textId="6427435C" w:rsidR="00D90F96" w:rsidRPr="00832AA4" w:rsidRDefault="00D90F96" w:rsidP="00832AA4">
      <w:pPr>
        <w:pStyle w:val="BodyText"/>
      </w:pPr>
      <w:r w:rsidRPr="00D90F96">
        <w:t xml:space="preserve">The FL server was developed on Ubuntu 22.04.4 LTS, and it is recommended to use the same OS for deployment, as no other </w:t>
      </w:r>
      <w:r>
        <w:t>OSs</w:t>
      </w:r>
      <w:r w:rsidRPr="00D90F96">
        <w:t xml:space="preserve"> have been tested with this application. Additionally, instructions for cloning the repository and running the experiment can be found in Section X of the Annex.</w:t>
      </w:r>
    </w:p>
    <w:p w14:paraId="4422C847" w14:textId="77777777" w:rsidR="00042F6D" w:rsidRDefault="00042F6D" w:rsidP="00102E46">
      <w:pPr>
        <w:pStyle w:val="Heading1"/>
      </w:pPr>
      <w:bookmarkStart w:id="83" w:name="_Toc177563412"/>
      <w:r>
        <w:t>9.</w:t>
      </w:r>
      <w:r>
        <w:tab/>
        <w:t>References</w:t>
      </w:r>
      <w:bookmarkEnd w:id="83"/>
    </w:p>
    <w:p w14:paraId="377BD551" w14:textId="77777777" w:rsidR="003B5FE2" w:rsidRPr="00132548" w:rsidRDefault="003B5FE2" w:rsidP="003B5FE2">
      <w:pPr>
        <w:pStyle w:val="References"/>
      </w:pPr>
      <w:r>
        <w:fldChar w:fldCharType="begin"/>
      </w:r>
      <w:r>
        <w:instrText xml:space="preserve"> ADDIN ZOTERO_BIBL {"uncited":[],"omitted":[],"custom":[]} CSL_BIBLIOGRAPHY </w:instrText>
      </w:r>
      <w:r>
        <w:fldChar w:fldCharType="separate"/>
      </w:r>
      <w:r w:rsidRPr="00132548">
        <w:t xml:space="preserve">Arikumar, K.S., Prathiba, S.B., Alazab, M., Gadekallu, T.R., Pandya, S., Khan, J.M. and Moorthy, R.S. (2022) ‘FL-PMI: Federated Learning-Based Person Movement Identification through Wearable Devices in Smart Healthcare Systems’, </w:t>
      </w:r>
      <w:r w:rsidRPr="00132548">
        <w:rPr>
          <w:i/>
          <w:iCs/>
        </w:rPr>
        <w:t>Sensors</w:t>
      </w:r>
      <w:r w:rsidRPr="00132548">
        <w:t>, 22(4), p. 1377. Available at: https://doi.org/10.3390/s22041377.</w:t>
      </w:r>
    </w:p>
    <w:p w14:paraId="24B3671C" w14:textId="77777777" w:rsidR="003B5FE2" w:rsidRPr="00241A61" w:rsidRDefault="003B5FE2" w:rsidP="003B5FE2">
      <w:pPr>
        <w:pStyle w:val="References"/>
      </w:pPr>
      <w:r w:rsidRPr="00241A61">
        <w:t xml:space="preserve">Beck, K., Beedle, M., van Bennekum, A., Cockburn, A., Cunningham, W., Fowler, M., Grenning, J., Highsmith, J., Hunt, A., Jeffries, R., Kern, J., Marick, B., Martin, R.C., Mellor, S., Schwaber, K., Sutherland, J., and Thomas, D. (2001) </w:t>
      </w:r>
      <w:r w:rsidRPr="00241A61">
        <w:rPr>
          <w:i/>
          <w:iCs/>
        </w:rPr>
        <w:t>Manifesto for Agile Software Development</w:t>
      </w:r>
      <w:r w:rsidRPr="00241A61">
        <w:t xml:space="preserve">. Available at: </w:t>
      </w:r>
      <w:hyperlink r:id="rId65" w:tgtFrame="_new" w:history="1">
        <w:r w:rsidRPr="00241A61">
          <w:rPr>
            <w:rStyle w:val="Hyperlink"/>
            <w:noProof w:val="0"/>
            <w:color w:val="auto"/>
            <w:u w:val="none"/>
          </w:rPr>
          <w:t>http://www.agilemanifesto.org</w:t>
        </w:r>
      </w:hyperlink>
      <w:r w:rsidRPr="00241A61">
        <w:t xml:space="preserve"> (Accessed: 14 Sep. 2024).</w:t>
      </w:r>
    </w:p>
    <w:p w14:paraId="1187591E" w14:textId="77777777" w:rsidR="003B5FE2" w:rsidRPr="00132548" w:rsidRDefault="003B5FE2" w:rsidP="003B5FE2">
      <w:pPr>
        <w:pStyle w:val="References"/>
      </w:pPr>
      <w:r w:rsidRPr="00132548">
        <w:t xml:space="preserve">Beutel, D.J., Topal, T., Mathur, A., Qiu, X., Fernandez-Marques, J., Gao, Y., Sani, L., Li, K.H., Parcollet, T., de Gusmão, P.P.B. and Lane, N.D. (2022) ‘Flower: A Friendly Federated Learning Research Framework’. </w:t>
      </w:r>
      <w:r w:rsidRPr="00E83488">
        <w:rPr>
          <w:i/>
          <w:iCs/>
        </w:rPr>
        <w:t>arXiv</w:t>
      </w:r>
      <w:r w:rsidRPr="00132548">
        <w:t>. Available at: http://arxiv.org/abs/2007.14390 (Accessed: 22 July 2024).</w:t>
      </w:r>
    </w:p>
    <w:p w14:paraId="1072935E" w14:textId="77777777"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xml:space="preserve">. </w:t>
      </w:r>
      <w:r w:rsidRPr="00132548">
        <w:rPr>
          <w:i/>
          <w:iCs/>
        </w:rPr>
        <w:t>KDD ’23: The 29th ACM SIGKDD Conference on Knowledge Discovery and Data Mining</w:t>
      </w:r>
      <w:r w:rsidRPr="00132548">
        <w:t>, Long Beach CA USA: ACM, pp. 3829–3841. Available at: https://doi.org/10.1145/3580305.3599829.</w:t>
      </w:r>
    </w:p>
    <w:p w14:paraId="168C2ADC" w14:textId="77777777" w:rsidR="003B5FE2" w:rsidRPr="00132548" w:rsidRDefault="003B5FE2" w:rsidP="003B5FE2">
      <w:pPr>
        <w:pStyle w:val="References"/>
      </w:pPr>
      <w:r w:rsidRPr="00132548">
        <w:t xml:space="preserve">Cheng, K., Fan, T., Jin, Y., Liu, Y., Chen, T., Papadopoulos, D. and Yang, Q. (2021) ‘SecureBoost: A Lossless Federated Learning Framework’. </w:t>
      </w:r>
      <w:r w:rsidRPr="003426B5">
        <w:rPr>
          <w:i/>
          <w:iCs/>
        </w:rPr>
        <w:t>arXiv</w:t>
      </w:r>
      <w:r w:rsidRPr="00132548">
        <w:t>. Available at: http://arxiv.org/abs/1901.08755 (Accessed: 24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 xml:space="preserve">Duchesne, M., Zhang, K. and Talhi, C. (2024) ‘MultiConfederated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77777777" w:rsidR="003B5FE2" w:rsidRPr="009F58E7" w:rsidRDefault="003B5FE2" w:rsidP="003B5FE2">
      <w:pPr>
        <w:pStyle w:val="References"/>
      </w:pPr>
      <w:r w:rsidRPr="009F58E7">
        <w:t xml:space="preserve">FATE (2021) </w:t>
      </w:r>
      <w:r w:rsidRPr="00585AF4">
        <w:rPr>
          <w:i/>
          <w:iCs/>
        </w:rPr>
        <w:t>FederatedAI/FATE</w:t>
      </w:r>
      <w:r w:rsidRPr="009F58E7">
        <w:t xml:space="preserve">. GitHub. Available at: </w:t>
      </w:r>
      <w:hyperlink r:id="rId66" w:tgtFrame="_new" w:history="1">
        <w:r w:rsidRPr="009F58E7">
          <w:rPr>
            <w:rStyle w:val="Hyperlink"/>
            <w:noProof w:val="0"/>
            <w:color w:val="auto"/>
            <w:u w:val="none"/>
          </w:rPr>
          <w:t>https://github.com/FederatedAI/FATE</w:t>
        </w:r>
      </w:hyperlink>
      <w:r w:rsidRPr="009F58E7">
        <w:t xml:space="preserve"> (Accessed: 12 June 2024).</w:t>
      </w:r>
    </w:p>
    <w:p w14:paraId="55F799E9" w14:textId="77777777" w:rsidR="003B5FE2" w:rsidRPr="009F58E7" w:rsidRDefault="003B5FE2" w:rsidP="003B5FE2">
      <w:pPr>
        <w:pStyle w:val="References"/>
      </w:pPr>
      <w:r w:rsidRPr="009F58E7">
        <w:t xml:space="preserve">FedML (2023) </w:t>
      </w:r>
      <w:r w:rsidRPr="00585AF4">
        <w:rPr>
          <w:i/>
          <w:iCs/>
        </w:rPr>
        <w:t>FedML-AI</w:t>
      </w:r>
      <w:r w:rsidRPr="009F58E7">
        <w:t xml:space="preserve">. GitHub. Available at: </w:t>
      </w:r>
      <w:hyperlink r:id="rId67" w:tgtFrame="_new" w:history="1">
        <w:r w:rsidRPr="009F58E7">
          <w:rPr>
            <w:rStyle w:val="Hyperlink"/>
            <w:noProof w:val="0"/>
            <w:color w:val="auto"/>
            <w:u w:val="none"/>
          </w:rPr>
          <w:t>https://github.com/FedML-AI/FedML</w:t>
        </w:r>
      </w:hyperlink>
      <w:r w:rsidRPr="009F58E7">
        <w:t xml:space="preserve"> (Accessed: 12 June 2024).</w:t>
      </w:r>
    </w:p>
    <w:p w14:paraId="16D85956" w14:textId="77777777" w:rsidR="003B5FE2" w:rsidRPr="009F58E7" w:rsidRDefault="003B5FE2" w:rsidP="003B5FE2">
      <w:pPr>
        <w:pStyle w:val="References"/>
      </w:pPr>
      <w:r w:rsidRPr="009F58E7">
        <w:t xml:space="preserve">Flower (2021) </w:t>
      </w:r>
      <w:r w:rsidRPr="00585AF4">
        <w:rPr>
          <w:i/>
          <w:iCs/>
        </w:rPr>
        <w:t>adap/flower.</w:t>
      </w:r>
      <w:r w:rsidRPr="009F58E7">
        <w:t xml:space="preserve"> GitHub. Available at: </w:t>
      </w:r>
      <w:hyperlink r:id="rId68" w:tgtFrame="_new" w:history="1">
        <w:r w:rsidRPr="009F58E7">
          <w:rPr>
            <w:rStyle w:val="Hyperlink"/>
            <w:noProof w:val="0"/>
            <w:color w:val="auto"/>
            <w:u w:val="none"/>
          </w:rPr>
          <w:t>https://github.com/adap/flower</w:t>
        </w:r>
      </w:hyperlink>
      <w:r w:rsidRPr="009F58E7">
        <w:t xml:space="preserve"> (Accessed: 12 June 2024).</w:t>
      </w:r>
    </w:p>
    <w:p w14:paraId="04E7FBFB" w14:textId="77777777" w:rsidR="003B5FE2" w:rsidRPr="00132548" w:rsidRDefault="003B5FE2" w:rsidP="003B5FE2">
      <w:pPr>
        <w:pStyle w:val="References"/>
      </w:pPr>
      <w:r w:rsidRPr="00132548">
        <w:lastRenderedPageBreak/>
        <w:t xml:space="preserve">Galtier, M.N. and Marini, C. (2019) ‘Substra: a framework for privacy-preserving, traceable and collaborative Machine Learning’. </w:t>
      </w:r>
      <w:r w:rsidRPr="0053789C">
        <w:rPr>
          <w:i/>
          <w:iCs/>
        </w:rPr>
        <w:t>arXiv</w:t>
      </w:r>
      <w:r w:rsidRPr="00132548">
        <w:t>. Available at: http://arxiv.org/abs/1910.11567 (Accessed: 22 July 2024).</w:t>
      </w:r>
    </w:p>
    <w:p w14:paraId="52BA8773" w14:textId="77777777" w:rsidR="003B5FE2" w:rsidRPr="00132548" w:rsidRDefault="003B5FE2" w:rsidP="003B5FE2">
      <w:pPr>
        <w:pStyle w:val="References"/>
      </w:pPr>
      <w:r w:rsidRPr="00132548">
        <w:t xml:space="preserve">Hard, A., Rao, K., Mathews, R., Ramaswamy, S., Beaufays, F., Augenstein, S., Eichner, H., Kiddon, C. and Ramage, D. (2019) ‘Federated Learning for Mobile Keyboard Prediction’. </w:t>
      </w:r>
      <w:r w:rsidRPr="0053789C">
        <w:rPr>
          <w:i/>
          <w:iCs/>
        </w:rPr>
        <w:t>arXiv</w:t>
      </w:r>
      <w:r w:rsidRPr="00132548">
        <w:t>. Available at: http://arxiv.org/abs/1811.03604 (Accessed: 18 July 2024).</w:t>
      </w:r>
    </w:p>
    <w:p w14:paraId="58EB3A9E" w14:textId="77777777" w:rsidR="003B5FE2" w:rsidRDefault="003B5FE2" w:rsidP="003B5FE2">
      <w:pPr>
        <w:pStyle w:val="References"/>
      </w:pPr>
      <w:r w:rsidRPr="00132548">
        <w:t xml:space="preserve">He, C., Li, S., So, J., Zeng, X., Zhang, M., Wang, H., Wang, X., Vepakomma, P., Singh, A., Qiu, H., Zhu, X., Wang, J., Shen, L., Zhao, P., Kang, Y., Liu, Y., Raskar, R., Yang, Q., Annavaram, M. and Avestimehr, S. (2020) ‘FedML: A Research Library and Benchmark for Federated Machine Learning’. </w:t>
      </w:r>
      <w:r w:rsidRPr="0053789C">
        <w:rPr>
          <w:i/>
          <w:iCs/>
        </w:rPr>
        <w:t>arXiv</w:t>
      </w:r>
      <w:r w:rsidRPr="00132548">
        <w:t>. Available at: http://arxiv.org/abs/2007.13518 (Accessed: 22 July 2024).</w:t>
      </w:r>
    </w:p>
    <w:p w14:paraId="53349231" w14:textId="77777777" w:rsidR="003B5FE2" w:rsidRPr="00281B7B" w:rsidRDefault="003B5FE2" w:rsidP="003B5FE2">
      <w:pPr>
        <w:pStyle w:val="References"/>
      </w:pPr>
      <w:r w:rsidRPr="00281B7B">
        <w:t xml:space="preserve">JoseRicoCct (2024a) </w:t>
      </w:r>
      <w:r w:rsidRPr="00281B7B">
        <w:rPr>
          <w:i/>
          <w:iCs/>
        </w:rPr>
        <w:t>Capstone_MScData_Sept23_SB/EvaluationFLFrameworks/1.PySyft at main · JoseRicoCct/Capstone_MScData_Sept23_SB</w:t>
      </w:r>
      <w:r w:rsidRPr="00281B7B">
        <w:t xml:space="preserve">. [online] GitHub. Available at: </w:t>
      </w:r>
      <w:hyperlink r:id="rId69"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 2024).</w:t>
      </w:r>
    </w:p>
    <w:p w14:paraId="22D956FE" w14:textId="77777777" w:rsidR="003B5FE2" w:rsidRPr="00281B7B" w:rsidRDefault="003B5FE2" w:rsidP="003B5FE2">
      <w:pPr>
        <w:pStyle w:val="References"/>
      </w:pPr>
      <w:r w:rsidRPr="00281B7B">
        <w:t xml:space="preserve">JoseRicoCct (2024b) </w:t>
      </w:r>
      <w:r w:rsidRPr="00281B7B">
        <w:rPr>
          <w:i/>
          <w:iCs/>
        </w:rPr>
        <w:t>Capstone_MScData_Sept23_SB/EvaluationFLFrameworks/2.FATE at main · JoseRicoCct/Capstone_MScData_Sept23_SB</w:t>
      </w:r>
      <w:r w:rsidRPr="00281B7B">
        <w:t xml:space="preserve">. [online] GitHub. Available at: </w:t>
      </w:r>
      <w:hyperlink r:id="rId70" w:tgtFrame="_new" w:history="1">
        <w:r w:rsidRPr="00281B7B">
          <w:rPr>
            <w:rStyle w:val="Hyperlink"/>
            <w:noProof w:val="0"/>
            <w:color w:val="auto"/>
            <w:u w:val="none"/>
          </w:rPr>
          <w:t>https://github.com/JoseRicoCct/Capstone_MScData_Sept23_SB/tree/main/EvaluationFLFrameworks/2.FATE</w:t>
        </w:r>
      </w:hyperlink>
      <w:r w:rsidRPr="00281B7B">
        <w:t xml:space="preserve"> (Accessed: 14 Sep. 2024).</w:t>
      </w:r>
    </w:p>
    <w:p w14:paraId="06EB050D" w14:textId="77777777" w:rsidR="003B5FE2" w:rsidRPr="00281B7B" w:rsidRDefault="003B5FE2" w:rsidP="003B5FE2">
      <w:pPr>
        <w:pStyle w:val="References"/>
      </w:pPr>
      <w:r w:rsidRPr="00281B7B">
        <w:t xml:space="preserve">JoseRicoCct (2024c) </w:t>
      </w:r>
      <w:r w:rsidRPr="00281B7B">
        <w:rPr>
          <w:i/>
          <w:iCs/>
        </w:rPr>
        <w:t>Capstone_MScData_Sept23_SB/EvaluationFLFrameworks/3.Flower at main · JoseRicoCc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3.Flower</w:t>
        </w:r>
      </w:hyperlink>
      <w:r w:rsidRPr="00281B7B">
        <w:t xml:space="preserve"> (Accessed: 14 Sep. 2024).</w:t>
      </w:r>
    </w:p>
    <w:p w14:paraId="012D6EBC" w14:textId="77777777" w:rsidR="003B5FE2" w:rsidRDefault="003B5FE2" w:rsidP="003B5FE2">
      <w:pPr>
        <w:pStyle w:val="References"/>
      </w:pPr>
      <w:r w:rsidRPr="00281B7B">
        <w:t xml:space="preserve">JoseRicoCct (2024d) </w:t>
      </w:r>
      <w:r w:rsidRPr="00281B7B">
        <w:rPr>
          <w:i/>
          <w:iCs/>
        </w:rPr>
        <w:t>Capstone_MScData_Sept23_SB/EvaluationFLFrameworks/4.FedML at main · JoseRicoCc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4.FedML</w:t>
        </w:r>
      </w:hyperlink>
      <w:r w:rsidRPr="00281B7B">
        <w:t xml:space="preserve"> (Accessed: 14 Sep. 2024).</w:t>
      </w:r>
    </w:p>
    <w:p w14:paraId="46FDDFD0" w14:textId="77777777" w:rsidR="003B5FE2" w:rsidRPr="00752D92" w:rsidRDefault="003B5FE2" w:rsidP="003B5FE2">
      <w:pPr>
        <w:pStyle w:val="References"/>
      </w:pPr>
      <w:r w:rsidRPr="00752D92">
        <w:t>JoseRicoCct</w:t>
      </w:r>
      <w:r>
        <w:t xml:space="preserve"> </w:t>
      </w:r>
      <w:r w:rsidRPr="00752D92">
        <w:t>(2024e)</w:t>
      </w:r>
      <w:r>
        <w:t xml:space="preserve"> </w:t>
      </w:r>
      <w:r w:rsidRPr="00752D92">
        <w:rPr>
          <w:i/>
          <w:iCs/>
        </w:rPr>
        <w:t>Capstone_MScData_Sept23_SB/EvaluationFLFrameworks/</w:t>
      </w:r>
      <w:r>
        <w:rPr>
          <w:i/>
          <w:iCs/>
        </w:rPr>
        <w:t xml:space="preserve"> </w:t>
      </w:r>
      <w:r w:rsidRPr="00752D92">
        <w:rPr>
          <w:i/>
          <w:iCs/>
        </w:rPr>
        <w:t>5.TensorflowFederated at main JoseRicoCct/Capstone_MScData_Sept23_SB</w:t>
      </w:r>
      <w:r w:rsidRPr="00752D92">
        <w:t xml:space="preserve">. [online] GitHub. Available at: </w:t>
      </w:r>
      <w:hyperlink r:id="rId73"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Sep. 2024).</w:t>
      </w:r>
    </w:p>
    <w:p w14:paraId="14800D47" w14:textId="77777777" w:rsidR="003B5FE2" w:rsidRPr="00752D92" w:rsidRDefault="003B5FE2" w:rsidP="003B5FE2">
      <w:pPr>
        <w:pStyle w:val="References"/>
      </w:pPr>
      <w:r w:rsidRPr="00752D92">
        <w:t xml:space="preserve">JoseRicoCct (2024f) </w:t>
      </w:r>
      <w:r w:rsidRPr="00752D92">
        <w:rPr>
          <w:i/>
          <w:iCs/>
        </w:rPr>
        <w:t>Capstone_MScData_Sept23_SB/FLServer at main · JoseRicoCct/Capstone_MScData_Sept23_SB</w:t>
      </w:r>
      <w:r w:rsidRPr="00752D92">
        <w:t xml:space="preserve">. [online] GitHub. Available at: </w:t>
      </w:r>
      <w:hyperlink r:id="rId74" w:tgtFrame="_new" w:history="1">
        <w:r w:rsidRPr="00752D92">
          <w:rPr>
            <w:rStyle w:val="Hyperlink"/>
            <w:noProof w:val="0"/>
            <w:color w:val="auto"/>
            <w:u w:val="none"/>
          </w:rPr>
          <w:t>https://github.com/JoseRicoCct/Capstone_MScData_Sept23_SB/tree/main/FLServer</w:t>
        </w:r>
      </w:hyperlink>
      <w:r w:rsidRPr="00752D92">
        <w:t xml:space="preserve"> (Accessed: 14 Sep. 2024).</w:t>
      </w:r>
    </w:p>
    <w:p w14:paraId="0F8A0C27" w14:textId="77777777" w:rsidR="003B5FE2" w:rsidRDefault="003B5FE2" w:rsidP="003B5FE2">
      <w:pPr>
        <w:pStyle w:val="References"/>
      </w:pPr>
      <w:r>
        <w:t>Kermany, D., Zhang, K. and Goldbaum, M. (2018). Labeled Optical Coherence Tomography (OCT) and Chest X-Ray Images for Classification</w:t>
      </w:r>
      <w:r w:rsidRPr="00BE7693">
        <w:rPr>
          <w:i/>
          <w:iCs/>
        </w:rPr>
        <w:t>. data.mendeley.com</w:t>
      </w:r>
      <w:r>
        <w:t>, [online] 2. doi:https://doi.org/10.17632/rscbjbr9sj.2.</w:t>
      </w:r>
    </w:p>
    <w:p w14:paraId="3E00DFDA" w14:textId="77777777" w:rsidR="003B5FE2" w:rsidRPr="00132548" w:rsidRDefault="003B5FE2" w:rsidP="003B5FE2">
      <w:pPr>
        <w:pStyle w:val="References"/>
      </w:pPr>
      <w:r w:rsidRPr="00132548">
        <w:t xml:space="preserve">Kholod, I., Yanaki,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lastRenderedPageBreak/>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r w:rsidRPr="00132548">
        <w:t xml:space="preserve">Lathkar,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2A0D5108" w14:textId="77777777" w:rsidR="003B5FE2" w:rsidRPr="00132548" w:rsidRDefault="003B5FE2" w:rsidP="003B5FE2">
      <w:pPr>
        <w:pStyle w:val="References"/>
      </w:pPr>
      <w:r w:rsidRPr="00132548">
        <w:t>Li, T., Sahu, A.K., Zaheer, M., Sanjabi, M., Talwalkar, A. and Smith, V. (2020</w:t>
      </w:r>
      <w:r>
        <w:t>b</w:t>
      </w:r>
      <w:r w:rsidRPr="00132548">
        <w:t xml:space="preserve">) ‘Federated Optimization in Heterogeneous Networks’. </w:t>
      </w:r>
      <w:r w:rsidRPr="00410EF3">
        <w:rPr>
          <w:i/>
          <w:iCs/>
        </w:rPr>
        <w:t>arXiv</w:t>
      </w:r>
      <w:r w:rsidRPr="00132548">
        <w:t>. Available at: http://arxiv.org/abs/1812.06127 (Accessed: 24 July 2024).</w:t>
      </w:r>
    </w:p>
    <w:p w14:paraId="5BEA667D" w14:textId="77777777" w:rsidR="003B5FE2" w:rsidRPr="00132548" w:rsidRDefault="003B5FE2" w:rsidP="003B5FE2">
      <w:pPr>
        <w:pStyle w:val="References"/>
      </w:pPr>
      <w:r w:rsidRPr="00132548">
        <w:t>Liu, Y., Fan, T., Chen, T., Xu, Q. and Yang, Q. (2021) ‘FATE: An Industrial Grade Platform for Collaborative Learning With Data Protection’.</w:t>
      </w:r>
    </w:p>
    <w:p w14:paraId="4A6AA74C" w14:textId="77777777" w:rsidR="003B5FE2" w:rsidRPr="00132548" w:rsidRDefault="003B5FE2" w:rsidP="003B5FE2">
      <w:pPr>
        <w:pStyle w:val="References"/>
      </w:pPr>
      <w:r w:rsidRPr="00132548">
        <w:t xml:space="preserve">Luo, J., Wu, X., Luo, Y., Huang, A., Huang, Y., Liu, Y. and Yang, Q. (2021) ‘Real-World Image Datasets for Federated Learning’. </w:t>
      </w:r>
      <w:r w:rsidRPr="00D308CA">
        <w:rPr>
          <w:i/>
          <w:iCs/>
        </w:rPr>
        <w:t>arXiv</w:t>
      </w:r>
      <w:r w:rsidRPr="00132548">
        <w:t>. Available at: http://arxiv.org/abs/1910.11089 (Accessed: 27 July 2024).</w:t>
      </w:r>
    </w:p>
    <w:p w14:paraId="78A0D8EF" w14:textId="77777777" w:rsidR="003B5FE2" w:rsidRPr="00132548" w:rsidRDefault="003B5FE2" w:rsidP="003B5FE2">
      <w:pPr>
        <w:pStyle w:val="References"/>
      </w:pPr>
      <w:r w:rsidRPr="00132548">
        <w:t>Malve, S., Vaswani, M., Shanbhag, A. and Joshi, S. (2024) ‘Developing a Federated Learning-Based System for Personalized MentalHealth Assessment and Prediction’, 11(07).</w:t>
      </w:r>
    </w:p>
    <w:p w14:paraId="4DAF5038" w14:textId="77777777" w:rsidR="003B5FE2" w:rsidRPr="00132548" w:rsidRDefault="003B5FE2" w:rsidP="003B5FE2">
      <w:pPr>
        <w:pStyle w:val="References"/>
      </w:pPr>
      <w:r w:rsidRPr="00132548">
        <w:t xml:space="preserve">McMahan, H.B., Moore, E., Ramage, D., Hampson, S. and Arcas, B.A. y (2016) ‘Federated Learning of Deep Networks using Model Averaging’. </w:t>
      </w:r>
      <w:r w:rsidRPr="00D308CA">
        <w:rPr>
          <w:i/>
          <w:iCs/>
        </w:rPr>
        <w:t>arXiv</w:t>
      </w:r>
      <w:r w:rsidRPr="00132548">
        <w:t>. Available at: http://arxiv.org/abs/1602.05629 (Accessed: 22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Birmingham: Packt Publishing Limited.</w:t>
      </w:r>
    </w:p>
    <w:p w14:paraId="3702A3BF" w14:textId="77777777" w:rsidR="003B5FE2" w:rsidRPr="00132548" w:rsidRDefault="003B5FE2" w:rsidP="003B5FE2">
      <w:pPr>
        <w:pStyle w:val="References"/>
      </w:pPr>
      <w:r w:rsidRPr="00A465B2">
        <w:t xml:space="preserve">OpenMined (2019) </w:t>
      </w:r>
      <w:r w:rsidRPr="00A465B2">
        <w:rPr>
          <w:i/>
          <w:iCs/>
        </w:rPr>
        <w:t>OpenMined/PySyft</w:t>
      </w:r>
      <w:r w:rsidRPr="00A465B2">
        <w:t>. GitHub. Available at: https://github.com/OpenMined/PySyft (Accessed: 12 June 2024).</w:t>
      </w:r>
    </w:p>
    <w:p w14:paraId="7B509E17" w14:textId="77777777"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r w:rsidRPr="00A465B2">
        <w:rPr>
          <w:i/>
          <w:iCs/>
        </w:rPr>
        <w:t>arXiv</w:t>
      </w:r>
      <w:r w:rsidRPr="00132548">
        <w:t>. Available at: http://arxiv.org/abs/2010.09687 (Accessed: 28 July 2024).</w:t>
      </w:r>
    </w:p>
    <w:p w14:paraId="5ECDD20A" w14:textId="77777777" w:rsidR="003B5FE2" w:rsidRPr="00132548" w:rsidRDefault="003B5FE2" w:rsidP="003B5FE2">
      <w:pPr>
        <w:pStyle w:val="References"/>
      </w:pPr>
      <w:r w:rsidRPr="00132548">
        <w:t xml:space="preserve">Pfitzner, B., Steckhan, N. and Arnrich,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Perepelkina, O., Sharma, M., Davidyuk, I., Trushkin, I., Radionov, M., Mokrov, A., Agapov, D., Martin, J., Edwards, B., Sheller, M.J., Pati, S., Moorthy, P.N., Wang, S., Shah, P. and Bakas, S. (2022) ‘OpenFL: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w:t>
      </w:r>
      <w:r w:rsidRPr="00132548">
        <w:lastRenderedPageBreak/>
        <w:t xml:space="preserve">review’, </w:t>
      </w:r>
      <w:r w:rsidRPr="00132548">
        <w:rPr>
          <w:i/>
          <w:iCs/>
        </w:rPr>
        <w:t>International Journal of Machine Learning and Cybernetics</w:t>
      </w:r>
      <w:r w:rsidRPr="00132548">
        <w:t xml:space="preserve"> [Preprint]. Available at: https://doi.org/10.1007/s13042-024-02234-z.</w:t>
      </w:r>
    </w:p>
    <w:p w14:paraId="144FECC1" w14:textId="77777777" w:rsidR="003B5FE2" w:rsidRPr="00132548" w:rsidRDefault="003B5FE2" w:rsidP="003B5FE2">
      <w:pPr>
        <w:pStyle w:val="References"/>
      </w:pPr>
      <w:r w:rsidRPr="00132548">
        <w:t>Roth, H.R., Cheng, Y., Wen, Y., Yang, I., Xu, Z., Hsieh, Y.-T., Kersten, K., Harouni, A., Zhao, C., Lu, K., Zhang, Z., Li, W., Myronenko, A., Yang, D., Yang, S., Rieke, N., Quraini, A., Chen, C., Xu, D., Ma, N., Dogra, P., Flores, M. and Feng, A. (2022) ‘NVIDIA FLARE: Federated Learning from Simulation to Real-World’.</w:t>
      </w:r>
      <w:r>
        <w:t xml:space="preserve"> </w:t>
      </w:r>
      <w:r w:rsidRPr="00391106">
        <w:rPr>
          <w:i/>
          <w:iCs/>
        </w:rPr>
        <w:t>arXiv</w:t>
      </w:r>
      <w:r>
        <w:rPr>
          <w:i/>
          <w:iCs/>
        </w:rPr>
        <w:t>.</w:t>
      </w:r>
      <w:r w:rsidRPr="00132548">
        <w:t xml:space="preserve"> Available at: https://doi.org/10.48550/arXiv.2210.13291.</w:t>
      </w:r>
    </w:p>
    <w:p w14:paraId="593A7357" w14:textId="77777777" w:rsidR="003B5FE2" w:rsidRPr="00132548" w:rsidRDefault="003B5FE2" w:rsidP="003B5FE2">
      <w:pPr>
        <w:pStyle w:val="References"/>
      </w:pPr>
      <w:r w:rsidRPr="00132548">
        <w:t xml:space="preserve">Sabuhi, M., Musilek, P. and Bezemer,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77777777" w:rsidR="003B5FE2" w:rsidRPr="00835231" w:rsidRDefault="003B5FE2" w:rsidP="003B5FE2">
      <w:pPr>
        <w:pStyle w:val="References"/>
      </w:pPr>
      <w:r w:rsidRPr="00835231">
        <w:t xml:space="preserve">TensorFlow Datasets (2010) </w:t>
      </w:r>
      <w:r w:rsidRPr="00835231">
        <w:rPr>
          <w:i/>
          <w:iCs/>
        </w:rPr>
        <w:t>mnist | TensorFlow Datasets</w:t>
      </w:r>
      <w:r w:rsidRPr="00835231">
        <w:t xml:space="preserve">. [online] TensorFlow. Available at: </w:t>
      </w:r>
      <w:hyperlink r:id="rId75" w:tgtFrame="_new" w:history="1">
        <w:r w:rsidRPr="00835231">
          <w:rPr>
            <w:rStyle w:val="Hyperlink"/>
            <w:noProof w:val="0"/>
            <w:color w:val="auto"/>
            <w:u w:val="none"/>
          </w:rPr>
          <w:t>https://www.tensorflow.org/datasets/catalog/mnist</w:t>
        </w:r>
      </w:hyperlink>
      <w:r w:rsidRPr="00835231">
        <w:t>.</w:t>
      </w:r>
    </w:p>
    <w:p w14:paraId="52D34DD3" w14:textId="77777777" w:rsidR="003B5FE2" w:rsidRPr="00835231" w:rsidRDefault="003B5FE2" w:rsidP="003B5FE2">
      <w:pPr>
        <w:pStyle w:val="References"/>
      </w:pPr>
      <w:r w:rsidRPr="00835231">
        <w:t xml:space="preserve">TensorFlow Federated (2024) </w:t>
      </w:r>
      <w:r w:rsidRPr="00835231">
        <w:rPr>
          <w:i/>
          <w:iCs/>
        </w:rPr>
        <w:t>google-parfait/tensorflow-federated</w:t>
      </w:r>
      <w:r w:rsidRPr="00835231">
        <w:t xml:space="preserve">. GitHub. Available at: </w:t>
      </w:r>
      <w:hyperlink r:id="rId76" w:tgtFrame="_new" w:history="1">
        <w:r w:rsidRPr="00835231">
          <w:rPr>
            <w:rStyle w:val="Hyperlink"/>
            <w:noProof w:val="0"/>
            <w:color w:val="auto"/>
            <w:u w:val="none"/>
          </w:rPr>
          <w:t>https://github.com/google-parfait/tensorflow-federated</w:t>
        </w:r>
      </w:hyperlink>
      <w:r w:rsidRPr="00835231">
        <w:t xml:space="preserve"> (Accessed: 12 June 2024).</w:t>
      </w:r>
    </w:p>
    <w:p w14:paraId="0F5D85F3" w14:textId="77777777" w:rsidR="003B5FE2" w:rsidRPr="00132548" w:rsidRDefault="003B5FE2" w:rsidP="003B5FE2">
      <w:pPr>
        <w:pStyle w:val="References"/>
      </w:pPr>
      <w:r w:rsidRPr="00132548">
        <w:t xml:space="preserve">Wang, H., Yurochkin, M., Sun, Y., Papailiopoulos, D. and Khazaeni, Y. (2020) ‘Federated Learning with Matched Averaging’. </w:t>
      </w:r>
      <w:r w:rsidRPr="00337716">
        <w:rPr>
          <w:i/>
          <w:iCs/>
        </w:rPr>
        <w:t>arXiv</w:t>
      </w:r>
      <w:r w:rsidRPr="00132548">
        <w:t>. Available at: http://arxiv.org/abs/2002.06440 (Accessed: 25 July 2024).</w:t>
      </w:r>
    </w:p>
    <w:p w14:paraId="11E87D24" w14:textId="77777777" w:rsidR="003B5FE2" w:rsidRDefault="003B5FE2" w:rsidP="003B5FE2">
      <w:pPr>
        <w:pStyle w:val="References"/>
      </w:pPr>
      <w:r w:rsidRPr="00132548">
        <w:t xml:space="preserve">Wang, Z., Fan, X., Peng, Z., Li, X., Yang, Ziqi, Feng, M., Yang, Zhicheng, Liu, X. and Wang, C. (2023) ‘FLGo: A Fully Customizable Federated Learning Platform’. </w:t>
      </w:r>
      <w:r w:rsidRPr="00391106">
        <w:rPr>
          <w:i/>
          <w:iCs/>
        </w:rPr>
        <w:t>arXiv</w:t>
      </w:r>
      <w:r w:rsidRPr="00132548">
        <w:t>. Available at: http://arxiv.org/abs/2306.12079 (Accessed: 22 July 2024).</w:t>
      </w:r>
    </w:p>
    <w:p w14:paraId="1F159AF5" w14:textId="77777777" w:rsidR="003B5FE2" w:rsidRPr="006C5DAF" w:rsidRDefault="00202537" w:rsidP="003B5FE2">
      <w:pPr>
        <w:pStyle w:val="References"/>
      </w:pPr>
      <w:hyperlink r:id="rId77"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78" w:tgtFrame="_new" w:history="1">
        <w:r w:rsidR="003B5FE2" w:rsidRPr="006C5DAF">
          <w:rPr>
            <w:rStyle w:val="Hyperlink"/>
            <w:noProof w:val="0"/>
            <w:color w:val="auto"/>
            <w:u w:val="none"/>
          </w:rPr>
          <w:t>https://www.youtube.com/watch?v=aTj4AqbCWEA</w:t>
        </w:r>
      </w:hyperlink>
      <w:r w:rsidR="003B5FE2" w:rsidRPr="006C5DAF">
        <w:t xml:space="preserve"> (Accessed: 10 May 2024).</w:t>
      </w:r>
    </w:p>
    <w:p w14:paraId="1AE66A6B" w14:textId="77777777" w:rsidR="003B5FE2" w:rsidRPr="006C5DAF" w:rsidRDefault="00202537" w:rsidP="003B5FE2">
      <w:pPr>
        <w:pStyle w:val="References"/>
      </w:pPr>
      <w:hyperlink r:id="rId79"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0" w:tgtFrame="_new" w:history="1">
        <w:r w:rsidR="003B5FE2" w:rsidRPr="006C5DAF">
          <w:rPr>
            <w:rStyle w:val="Hyperlink"/>
            <w:noProof w:val="0"/>
            <w:color w:val="auto"/>
            <w:u w:val="none"/>
          </w:rPr>
          <w:t>https://www.youtube.com/watch?v=FrgVummLNbU</w:t>
        </w:r>
      </w:hyperlink>
      <w:r w:rsidR="003B5FE2" w:rsidRPr="006C5DAF">
        <w:t xml:space="preserve"> (Accessed: 10 May 2024).</w:t>
      </w:r>
    </w:p>
    <w:p w14:paraId="148D544E" w14:textId="77777777" w:rsidR="003B5FE2" w:rsidRPr="006C5DAF" w:rsidRDefault="00202537" w:rsidP="003B5FE2">
      <w:pPr>
        <w:pStyle w:val="References"/>
      </w:pPr>
      <w:hyperlink r:id="rId81"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2" w:tgtFrame="_new" w:history="1">
        <w:r w:rsidR="003B5FE2" w:rsidRPr="006C5DAF">
          <w:rPr>
            <w:rStyle w:val="Hyperlink"/>
            <w:noProof w:val="0"/>
            <w:color w:val="auto"/>
            <w:u w:val="none"/>
          </w:rPr>
          <w:t>https://www.youtube.com/watch?v=vErRPw0Rasw</w:t>
        </w:r>
      </w:hyperlink>
      <w:r w:rsidR="003B5FE2" w:rsidRPr="006C5DAF">
        <w:t xml:space="preserve"> (Accessed: 31 Aug. 2024).</w:t>
      </w:r>
    </w:p>
    <w:p w14:paraId="0CE7E81D" w14:textId="77777777" w:rsidR="003B5FE2" w:rsidRPr="00132548" w:rsidRDefault="003B5FE2" w:rsidP="003B5FE2">
      <w:pPr>
        <w:pStyle w:val="References"/>
      </w:pPr>
      <w:r w:rsidRPr="00132548">
        <w:t xml:space="preserve">Yan, P., Long, G., Jiang, J. and Blumenstein, M. (2024) ‘Personalized Interpretation on Federated Learning: A Virtual Concepts approach’. </w:t>
      </w:r>
      <w:r w:rsidRPr="0099546C">
        <w:rPr>
          <w:i/>
          <w:iCs/>
        </w:rPr>
        <w:t>arXiv</w:t>
      </w:r>
      <w:r w:rsidRPr="00132548">
        <w:t>. Available at: http://arxiv.org/abs/2406.19631 (Accessed: 2 September 2024).</w:t>
      </w:r>
    </w:p>
    <w:p w14:paraId="37C067B8" w14:textId="77777777" w:rsidR="003B5FE2" w:rsidRPr="00132548" w:rsidRDefault="003B5FE2" w:rsidP="003B5FE2">
      <w:pPr>
        <w:pStyle w:val="References"/>
      </w:pPr>
      <w:r w:rsidRPr="00132548">
        <w:t xml:space="preserve">Yang, Q., Liu, Y., Chen, T. and Tong, Y. (2019) ‘Federated Machine Learning: Concept and Applications’. </w:t>
      </w:r>
      <w:r w:rsidRPr="0099546C">
        <w:rPr>
          <w:i/>
          <w:iCs/>
        </w:rPr>
        <w:t>arXiv</w:t>
      </w:r>
      <w:r w:rsidRPr="00132548">
        <w:t>. Available at: http://arxiv.org/abs/1902.04885 (Accessed: 20 July 2024).</w:t>
      </w:r>
    </w:p>
    <w:p w14:paraId="6B57C6BF" w14:textId="77777777"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r w:rsidRPr="0099546C">
        <w:rPr>
          <w:i/>
          <w:iCs/>
        </w:rPr>
        <w:t>arXiv</w:t>
      </w:r>
      <w:r w:rsidRPr="00132548">
        <w:t>. Available at: http://arxiv.org/abs/2002.09843 (Accessed: 20 July 2024).</w:t>
      </w:r>
    </w:p>
    <w:p w14:paraId="2170837A" w14:textId="77777777" w:rsidR="003B5FE2" w:rsidRPr="00132548" w:rsidRDefault="003B5FE2" w:rsidP="003B5FE2">
      <w:pPr>
        <w:pStyle w:val="References"/>
      </w:pPr>
      <w:r w:rsidRPr="00132548">
        <w:lastRenderedPageBreak/>
        <w:t xml:space="preserve">Zadeh, et al. (2024) ‘Integrating AI for Agile Project Management: Innovations, Challenges, and Benefits’, </w:t>
      </w:r>
      <w:r w:rsidRPr="00132548">
        <w:rPr>
          <w:i/>
          <w:iCs/>
        </w:rPr>
        <w:t>International Journal of Industrial Engineering</w:t>
      </w:r>
      <w:r w:rsidRPr="00132548">
        <w:t xml:space="preserve"> [Preprint].</w:t>
      </w:r>
    </w:p>
    <w:p w14:paraId="74709CFC" w14:textId="77777777" w:rsidR="003B5FE2" w:rsidRPr="00132548" w:rsidRDefault="003B5FE2" w:rsidP="003B5FE2">
      <w:pPr>
        <w:pStyle w:val="References"/>
      </w:pPr>
      <w:r w:rsidRPr="00132548">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7777777" w:rsidR="003B5FE2" w:rsidRPr="00132548" w:rsidRDefault="003B5FE2" w:rsidP="003B5FE2">
      <w:pPr>
        <w:pStyle w:val="References"/>
      </w:pPr>
      <w:r w:rsidRPr="00132548">
        <w:t xml:space="preserve">Ziller, A., Trask, A., Lopardo, A., Szymkow, B., Wagner, B., Bluemke, E., Nounahon, J.-M., Passerat-Palmbach, J., Prakash, K., Rose, N., Ryffel, T., Reza, Z.N. and Kaissis, G. (2021) ‘PySyft: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4674BF56" w14:textId="6DC61D59" w:rsidR="0083417A" w:rsidRPr="00932A84" w:rsidRDefault="003B5FE2" w:rsidP="00932A84">
      <w:r>
        <w:fldChar w:fldCharType="end"/>
      </w:r>
    </w:p>
    <w:p w14:paraId="056A1587" w14:textId="77777777" w:rsidR="00042F6D" w:rsidRDefault="00042F6D" w:rsidP="00102E46">
      <w:pPr>
        <w:pStyle w:val="Heading1"/>
      </w:pPr>
      <w:bookmarkStart w:id="84" w:name="_Toc177563413"/>
      <w:r>
        <w:t>10.</w:t>
      </w:r>
      <w:r>
        <w:tab/>
        <w:t>Annex</w:t>
      </w:r>
      <w:bookmarkEnd w:id="84"/>
    </w:p>
    <w:p w14:paraId="1B39C983" w14:textId="77777777" w:rsidR="00755453" w:rsidRDefault="00755453" w:rsidP="00755453">
      <w:r w:rsidRPr="007C0EC8">
        <w:t>(JoseRicoCct, 2024)</w:t>
      </w:r>
    </w:p>
    <w:p w14:paraId="12F47112" w14:textId="77777777" w:rsidR="00755453" w:rsidRDefault="00755453" w:rsidP="00755453"/>
    <w:p w14:paraId="46A28825" w14:textId="77777777" w:rsidR="00755453" w:rsidRPr="00A75AA4" w:rsidRDefault="00755453" w:rsidP="00755453">
      <w:r>
        <w:t xml:space="preserve">GitHub link: </w:t>
      </w:r>
      <w:r w:rsidRPr="00313DD8">
        <w:t>https://github.com/JoseRicoCct/Capstone_MScData_Sept23_SB</w:t>
      </w:r>
    </w:p>
    <w:p w14:paraId="305A81FE" w14:textId="77777777" w:rsidR="00755453" w:rsidRPr="00755453" w:rsidRDefault="00755453" w:rsidP="00755453"/>
    <w:p w14:paraId="14AFC494" w14:textId="3DEF5132" w:rsidR="00042F6D" w:rsidRDefault="00042F6D" w:rsidP="00102E46">
      <w:pPr>
        <w:pStyle w:val="Heading2"/>
      </w:pPr>
      <w:bookmarkStart w:id="85" w:name="_Toc177563414"/>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563415"/>
      <w:r>
        <w:t>10.</w:t>
      </w:r>
      <w:r w:rsidR="00416BF1">
        <w:t>1</w:t>
      </w:r>
      <w:r>
        <w:t>.1.</w:t>
      </w:r>
      <w:r>
        <w:tab/>
        <w:t>PySyft</w:t>
      </w:r>
      <w:bookmarkEnd w:id="86"/>
    </w:p>
    <w:p w14:paraId="73BC0599" w14:textId="27D246A3" w:rsidR="008A3E50" w:rsidRDefault="00F932BA" w:rsidP="00D1382B">
      <w:pPr>
        <w:pStyle w:val="BodyText"/>
      </w:pPr>
      <w:r>
        <w:t xml:space="preserve">A set of twelve tutorials in JN format were evaluated. </w:t>
      </w:r>
      <w:r w:rsidRPr="00D1382B">
        <w:t>PySyft</w:t>
      </w:r>
      <w:r>
        <w:t xml:space="preserve"> allows interaction using JN with its API. The version of </w:t>
      </w:r>
      <w:r w:rsidRPr="00D1382B">
        <w:t xml:space="preserve">syft </w:t>
      </w:r>
      <w:r>
        <w:t>installed was 0.9.1b1.</w:t>
      </w:r>
      <w:r w:rsidR="00D1382B">
        <w:t xml:space="preserve"> </w:t>
      </w:r>
      <w:r w:rsidR="00A23430">
        <w:t xml:space="preserve">To log in as the data owner, the credentials were changed. By default, the email and password are set. To customize them, it was necessary to adjust the </w:t>
      </w:r>
      <w:r w:rsidR="00A23430" w:rsidRPr="00D1382B">
        <w:t>Syft</w:t>
      </w:r>
      <w:r w:rsidR="00A23430">
        <w:t xml:space="preserve"> package code. Otherwise, it was not possible to change the credentials for the root user using the API.</w:t>
      </w:r>
      <w:r w:rsidR="00D1382B">
        <w:t xml:space="preserve"> </w:t>
      </w:r>
      <w:r w:rsidR="001B107B">
        <w:t>Once the server is launched by calling datasite_</w:t>
      </w:r>
      <w:r w:rsidR="001B107B" w:rsidRPr="00D1382B">
        <w:t>client</w:t>
      </w:r>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r w:rsidR="009F36F0">
        <w:t>JoseRicoCct</w:t>
      </w:r>
      <w:r w:rsidR="008A3E50">
        <w:t>., 202</w:t>
      </w:r>
      <w:r w:rsidR="009F36F0">
        <w:t>4</w:t>
      </w:r>
      <w:r w:rsidR="008A3E50">
        <w:t>a).</w:t>
      </w:r>
    </w:p>
    <w:p w14:paraId="654C559F" w14:textId="03D7FF7B" w:rsidR="00042F6D" w:rsidRDefault="00042F6D" w:rsidP="00102E46">
      <w:pPr>
        <w:pStyle w:val="Heading3"/>
      </w:pPr>
      <w:bookmarkStart w:id="87" w:name="_Toc177563416"/>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 xml:space="preserve">Hetero-SecureBoost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w:t>
      </w:r>
      <w:r>
        <w:lastRenderedPageBreak/>
        <w:t xml:space="preserve">their training, while the </w:t>
      </w:r>
      <w:r w:rsidRPr="00D1382B">
        <w:t>predict</w:t>
      </w:r>
      <w:r>
        <w:t xml:space="preserve"> function is used to make predictions. The </w:t>
      </w:r>
      <w:r w:rsidRPr="00D1382B">
        <w:t xml:space="preserve">get_setting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r w:rsidRPr="00D1382B">
        <w:t>csv_to_df</w:t>
      </w:r>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563417"/>
      <w:r>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 xml:space="preserve">vertical-fl </w:t>
      </w:r>
      <w:r>
        <w:t xml:space="preserve">and </w:t>
      </w:r>
      <w:r w:rsidRPr="00D1382B">
        <w:t>pytorch-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r w:rsidRPr="00D1382B">
        <w:t>pytorch-from-centralized-to-federated</w:t>
      </w:r>
      <w:r>
        <w:t xml:space="preserve"> demonstrates how to transition a machine learning project from a centralized setup to a federated learning setup using Flower and </w:t>
      </w:r>
      <w:r w:rsidRPr="00D1382B">
        <w:t>PyTorch</w:t>
      </w:r>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w:t>
      </w:r>
      <w:r>
        <w:lastRenderedPageBreak/>
        <w:t>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50CF7756" w:rsidR="00042F6D" w:rsidRDefault="00042F6D" w:rsidP="00102E46">
      <w:pPr>
        <w:pStyle w:val="Heading3"/>
      </w:pPr>
      <w:bookmarkStart w:id="90" w:name="_Toc177563418"/>
      <w:r>
        <w:t>10.</w:t>
      </w:r>
      <w:r w:rsidR="00416BF1">
        <w:t>1</w:t>
      </w:r>
      <w:r>
        <w:t>.4.</w:t>
      </w:r>
      <w:r>
        <w:tab/>
        <w:t>FedML</w:t>
      </w:r>
      <w:bookmarkEnd w:id="90"/>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563419"/>
      <w:r>
        <w:t>10.</w:t>
      </w:r>
      <w:r w:rsidR="00416BF1">
        <w:t>1</w:t>
      </w:r>
      <w:r>
        <w:t>.5.</w:t>
      </w:r>
      <w:r>
        <w:tab/>
        <w:t>TensorFlow Federated</w:t>
      </w:r>
      <w:bookmarkEnd w:id="91"/>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72B65B45" w14:textId="787D02D6" w:rsidR="00416BF1" w:rsidRDefault="00416BF1" w:rsidP="00416BF1">
      <w:pPr>
        <w:pStyle w:val="Heading2"/>
      </w:pPr>
      <w:bookmarkStart w:id="92" w:name="_Toc177563420"/>
      <w:r>
        <w:t>10.2.</w:t>
      </w:r>
      <w:r>
        <w:tab/>
      </w:r>
      <w:r w:rsidR="00F411DB">
        <w:t>Cross-Client Horizontal FL Server Implementation</w:t>
      </w:r>
      <w:bookmarkEnd w:id="92"/>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FLServer &amp;&amp; python3 -m venv FLServerEnv</w:t>
      </w:r>
    </w:p>
    <w:p w14:paraId="4C3504A2" w14:textId="6935F688" w:rsidR="00372AD1" w:rsidRDefault="007A1F8E" w:rsidP="00372AD1">
      <w:pPr>
        <w:pStyle w:val="BulletObjective"/>
      </w:pPr>
      <w:r>
        <w:t xml:space="preserve">Activate the virtual environment: </w:t>
      </w:r>
      <w:r w:rsidRPr="007A1F8E">
        <w:t>source FLServerEnv/bin/activate</w:t>
      </w:r>
    </w:p>
    <w:p w14:paraId="28FFA4E0" w14:textId="6D285FBB" w:rsidR="00372AD1" w:rsidRDefault="007A1F8E" w:rsidP="00372AD1">
      <w:pPr>
        <w:pStyle w:val="BulletObjective"/>
      </w:pPr>
      <w:r>
        <w:lastRenderedPageBreak/>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FLServer &amp;&amp; source FLServerEnv/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FLServer &amp;&amp; source FLServerEnv/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FLServer &amp;&amp; source FLServerEnv/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FLServer &amp;&amp; source FLServerEnv/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FLServer &amp;&amp; source FLServerEnv/bin/activate &amp;&amp; python3 client.py client</w:t>
      </w:r>
      <w:r>
        <w:t>5</w:t>
      </w:r>
      <w:r w:rsidRPr="000D7A5B">
        <w:t xml:space="preserve"> 500</w:t>
      </w:r>
      <w:r>
        <w:t>5</w:t>
      </w:r>
    </w:p>
    <w:p w14:paraId="1EFD88A2" w14:textId="514DCC7B" w:rsidR="0053719F" w:rsidRDefault="0053719F" w:rsidP="0053719F">
      <w:pPr>
        <w:pStyle w:val="BodyText"/>
      </w:pPr>
      <w:r>
        <w:t>More pragmatic and visual instructions</w:t>
      </w:r>
      <w:r w:rsidR="005360E9">
        <w:t xml:space="preserve"> on the GitHub </w:t>
      </w:r>
      <w:r w:rsidR="00062195">
        <w:t>FL server directory (</w:t>
      </w:r>
      <w:r w:rsidR="00062195" w:rsidRPr="00752D92">
        <w:t>JoseRicoCct</w:t>
      </w:r>
      <w:r w:rsidR="00062195">
        <w:t>,</w:t>
      </w:r>
      <w:r w:rsidR="00062195" w:rsidRPr="00752D92">
        <w:t xml:space="preserve"> 2024f)</w:t>
      </w:r>
      <w:r w:rsidR="00062195">
        <w:t xml:space="preserve">, also an illustrative video was recorded to </w:t>
      </w:r>
      <w:r w:rsidR="0009380A">
        <w:t>demonstrate how the FL operates (</w:t>
      </w:r>
      <w:hyperlink r:id="rId83"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7B8FCBA3" w14:textId="4CCBB89D" w:rsidR="004C6FDF" w:rsidRDefault="004C6FDF" w:rsidP="004C6FDF">
      <w:pPr>
        <w:pStyle w:val="Heading3"/>
      </w:pPr>
      <w:bookmarkStart w:id="93" w:name="_Toc177563421"/>
      <w:r>
        <w:t>10.</w:t>
      </w:r>
      <w:r>
        <w:t>2</w:t>
      </w:r>
      <w:r>
        <w:t>.1.</w:t>
      </w:r>
      <w:r>
        <w:tab/>
      </w:r>
      <w:r w:rsidR="005732FD">
        <w:t>FL Server Functions Explained</w:t>
      </w:r>
      <w:bookmarkEnd w:id="93"/>
    </w:p>
    <w:p w14:paraId="581F839E" w14:textId="0EFCABE7" w:rsidR="009E6185" w:rsidRDefault="009E6185" w:rsidP="005732FD">
      <w:pPr>
        <w:pStyle w:val="BodyText"/>
      </w:pPr>
      <w:r w:rsidRPr="009E6185">
        <w:t xml:space="preserve">In this section, further details are provided as a continuation of what was previously presented in Section 6.3. The three tables below offer a breakdown of the main components: Table 10.2.1 summarizes the functions in </w:t>
      </w:r>
      <w:r w:rsidRPr="009E6185">
        <w:rPr>
          <w:i/>
          <w:iCs/>
        </w:rPr>
        <w:t>server.py</w:t>
      </w:r>
      <w:r w:rsidRPr="009E6185">
        <w:t xml:space="preserve">, Table 10.2.2 outlines the functions in </w:t>
      </w:r>
      <w:r w:rsidRPr="009E6185">
        <w:rPr>
          <w:i/>
          <w:iCs/>
        </w:rPr>
        <w:t>client.py</w:t>
      </w:r>
      <w:r w:rsidRPr="009E6185">
        <w:t xml:space="preserve">, and Table 10.2.3 lists the available endpoints along with their corresponding </w:t>
      </w:r>
      <w:r w:rsidRPr="009E6185">
        <w:rPr>
          <w:i/>
          <w:iCs/>
        </w:rPr>
        <w:t>REST</w:t>
      </w:r>
      <w:r w:rsidRPr="009E6185">
        <w:t xml:space="preserve"> operations.</w:t>
      </w:r>
    </w:p>
    <w:p w14:paraId="611C1192" w14:textId="1E49657A" w:rsidR="00223189" w:rsidRPr="00B52E4F" w:rsidRDefault="00223189" w:rsidP="00223189">
      <w:pPr>
        <w:pStyle w:val="Captions"/>
      </w:pPr>
      <w:r w:rsidRPr="00223189">
        <w:lastRenderedPageBreak/>
        <w:drawing>
          <wp:inline distT="0" distB="0" distL="0" distR="0" wp14:anchorId="6801CC61" wp14:editId="4689EAFA">
            <wp:extent cx="5622823" cy="5093034"/>
            <wp:effectExtent l="0" t="0" r="0" b="0"/>
            <wp:docPr id="287694809"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4809" name="Picture 3" descr="A screenshot of a computer program&#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649232" cy="5116954"/>
                    </a:xfrm>
                    <a:prstGeom prst="rect">
                      <a:avLst/>
                    </a:prstGeom>
                  </pic:spPr>
                </pic:pic>
              </a:graphicData>
            </a:graphic>
          </wp:inline>
        </w:drawing>
      </w:r>
      <w:r w:rsidR="00B52E4F">
        <w:br/>
      </w:r>
      <w:r w:rsidR="00B52E4F" w:rsidRPr="00B52E4F">
        <w:t xml:space="preserve">Table 10.2.1. Overview of functions in </w:t>
      </w:r>
      <w:r w:rsidR="00B52E4F" w:rsidRPr="00B52E4F">
        <w:rPr>
          <w:i/>
          <w:iCs/>
        </w:rPr>
        <w:t>server.py</w:t>
      </w:r>
      <w:r w:rsidR="00B52E4F" w:rsidRPr="00B52E4F">
        <w:rPr>
          <w:i/>
          <w:iCs/>
        </w:rPr>
        <w:t>.</w:t>
      </w:r>
      <w:r w:rsidR="00B52E4F">
        <w:br/>
      </w:r>
      <w:r w:rsidRPr="00223189">
        <w:lastRenderedPageBreak/>
        <w:drawing>
          <wp:inline distT="0" distB="0" distL="0" distR="0" wp14:anchorId="05B06D92" wp14:editId="2DEC78D8">
            <wp:extent cx="5327939" cy="5109026"/>
            <wp:effectExtent l="0" t="0" r="6350" b="0"/>
            <wp:docPr id="1992419816" name="Picture 4"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19816" name="Picture 4" descr="A screenshot of a report&#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349948" cy="5130131"/>
                    </a:xfrm>
                    <a:prstGeom prst="rect">
                      <a:avLst/>
                    </a:prstGeom>
                  </pic:spPr>
                </pic:pic>
              </a:graphicData>
            </a:graphic>
          </wp:inline>
        </w:drawing>
      </w:r>
      <w:r w:rsidR="00B52E4F">
        <w:rPr>
          <w:i/>
          <w:iCs/>
        </w:rPr>
        <w:br/>
      </w:r>
      <w:r w:rsidR="00B52E4F" w:rsidRPr="00B52E4F">
        <w:t xml:space="preserve">Table 10.2.2. Overview of functions in </w:t>
      </w:r>
      <w:r w:rsidR="00B52E4F" w:rsidRPr="00B52E4F">
        <w:rPr>
          <w:i/>
          <w:iCs/>
        </w:rPr>
        <w:t>client.py</w:t>
      </w:r>
      <w:r w:rsidR="00B52E4F" w:rsidRPr="00B52E4F">
        <w:rPr>
          <w:i/>
          <w:iCs/>
        </w:rPr>
        <w:t>.</w:t>
      </w:r>
      <w:r w:rsidR="00B52E4F">
        <w:rPr>
          <w:i/>
          <w:iCs/>
        </w:rPr>
        <w:br/>
      </w:r>
      <w:r>
        <w:rPr>
          <w:noProof/>
        </w:rPr>
        <w:lastRenderedPageBreak/>
        <w:drawing>
          <wp:inline distT="0" distB="0" distL="0" distR="0" wp14:anchorId="4D53664D" wp14:editId="3FB86188">
            <wp:extent cx="5450200" cy="5137484"/>
            <wp:effectExtent l="0" t="0" r="0" b="6350"/>
            <wp:docPr id="1261626813" name="Picture 5"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26813" name="Picture 5" descr="A white sheet with black tex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459687" cy="5146427"/>
                    </a:xfrm>
                    <a:prstGeom prst="rect">
                      <a:avLst/>
                    </a:prstGeom>
                  </pic:spPr>
                </pic:pic>
              </a:graphicData>
            </a:graphic>
          </wp:inline>
        </w:drawing>
      </w:r>
      <w:r w:rsidR="00B52E4F">
        <w:rPr>
          <w:i/>
          <w:iCs/>
        </w:rPr>
        <w:br/>
      </w:r>
      <w:r w:rsidR="006F26FD" w:rsidRPr="006F26FD">
        <w:t xml:space="preserve">Table 10.2.3. </w:t>
      </w:r>
      <w:r w:rsidR="006F26FD" w:rsidRPr="006F26FD">
        <w:rPr>
          <w:i/>
          <w:iCs/>
        </w:rPr>
        <w:t>REST</w:t>
      </w:r>
      <w:r w:rsidR="006F26FD" w:rsidRPr="006F26FD">
        <w:t xml:space="preserve"> endpoints and operations for server-client communication</w:t>
      </w:r>
      <w:r w:rsidR="006F26FD">
        <w:t>.</w:t>
      </w:r>
    </w:p>
    <w:p w14:paraId="541C27E2" w14:textId="73EC6EC1" w:rsidR="007B1B7E" w:rsidRPr="009E6185" w:rsidRDefault="007B1B7E" w:rsidP="007B1B7E">
      <w:pPr>
        <w:pStyle w:val="Captions"/>
      </w:pPr>
    </w:p>
    <w:p w14:paraId="11771644" w14:textId="77777777" w:rsidR="005732FD" w:rsidRPr="005732FD" w:rsidRDefault="005732FD" w:rsidP="005732FD"/>
    <w:p w14:paraId="7EE40D50" w14:textId="503F2BCC" w:rsidR="00416BF1" w:rsidRDefault="00416BF1" w:rsidP="00416BF1">
      <w:pPr>
        <w:pStyle w:val="Heading2"/>
      </w:pPr>
      <w:bookmarkStart w:id="94" w:name="_Toc177563422"/>
      <w:r>
        <w:t>10.3.</w:t>
      </w:r>
      <w:r>
        <w:tab/>
      </w:r>
      <w:r w:rsidR="00906F40">
        <w:t>Data Distribution</w:t>
      </w:r>
      <w:bookmarkEnd w:id="94"/>
    </w:p>
    <w:p w14:paraId="5E312C12" w14:textId="651FA5C9" w:rsidR="00905CE8" w:rsidRDefault="00905CE8" w:rsidP="00D20BF5">
      <w:pPr>
        <w:pStyle w:val="BodyText"/>
      </w:pPr>
      <w:r w:rsidRPr="00905CE8">
        <w:t xml:space="preserve">This section is dedicated to understanding how the data was distributed across </w:t>
      </w:r>
      <w:r w:rsidR="0043391C">
        <w:t>the technological and medical</w:t>
      </w:r>
      <w:r w:rsidRPr="00905CE8">
        <w:t xml:space="preserve"> scenarios </w:t>
      </w:r>
      <w:r w:rsidR="0043391C">
        <w:t>in</w:t>
      </w:r>
      <w:r w:rsidRPr="00905CE8">
        <w:t xml:space="preserve"> cross-client horizontal FL server.</w:t>
      </w:r>
      <w:r w:rsidR="00876519">
        <w:t xml:space="preserve"> </w:t>
      </w:r>
      <w:r w:rsidR="00BE4E0D" w:rsidRPr="00BE4E0D">
        <w:t>Two data distribution variants, IID and non-IID, were introduced to validate the artifact</w:t>
      </w:r>
      <w:r w:rsidR="005732FD">
        <w:t>.</w:t>
      </w:r>
    </w:p>
    <w:p w14:paraId="4C1F94A1" w14:textId="2194B177" w:rsidR="006A2C58" w:rsidRDefault="006A2C58" w:rsidP="006B1F5C">
      <w:pPr>
        <w:pStyle w:val="Heading3"/>
      </w:pPr>
      <w:bookmarkStart w:id="95" w:name="_Toc177563423"/>
      <w:r>
        <w:t>10.3.</w:t>
      </w:r>
      <w:r w:rsidR="006B1F5C">
        <w:t>1.</w:t>
      </w:r>
      <w:r>
        <w:tab/>
      </w:r>
      <w:r w:rsidR="006B1F5C">
        <w:t>Technological Data</w:t>
      </w:r>
      <w:bookmarkEnd w:id="95"/>
    </w:p>
    <w:p w14:paraId="31FE4B9F" w14:textId="5C82647B" w:rsidR="003F4BBF" w:rsidRDefault="003F4BBF" w:rsidP="00E32B40">
      <w:pPr>
        <w:pStyle w:val="BodyText"/>
        <w:rPr>
          <w:noProof/>
        </w:rPr>
      </w:pPr>
      <w:r w:rsidRPr="003F4BBF">
        <w:rPr>
          <w:noProof/>
        </w:rPr>
        <w:t xml:space="preserve">To introduce variability between the IID and non-IID variants, the CSV files generated by the </w:t>
      </w:r>
      <w:r w:rsidRPr="003F4BBF">
        <w:rPr>
          <w:i/>
          <w:iCs/>
          <w:noProof/>
        </w:rPr>
        <w:t>DataGenerationTechnological.ipynb</w:t>
      </w:r>
      <w:r w:rsidRPr="003F4BBF">
        <w:rPr>
          <w:noProof/>
        </w:rPr>
        <w:t xml:space="preserve"> notebook had different row counts. For the IID scenario, all clients had 5,000 rows, while for the non-IID scenario, the clients' row counts ranged from 3,790 to 5,479, as shown in Table 10.3.1.</w:t>
      </w:r>
    </w:p>
    <w:p w14:paraId="27F6605D" w14:textId="62FA753B" w:rsidR="0090505E" w:rsidRPr="0068391A" w:rsidRDefault="0090505E" w:rsidP="0090505E">
      <w:pPr>
        <w:pStyle w:val="Captions"/>
        <w:rPr>
          <w:noProof/>
        </w:rPr>
      </w:pPr>
      <w:r>
        <w:rPr>
          <w:noProof/>
        </w:rPr>
        <w:lastRenderedPageBreak/>
        <w:drawing>
          <wp:inline distT="0" distB="0" distL="0" distR="0" wp14:anchorId="2B17593D" wp14:editId="1BBB3073">
            <wp:extent cx="1479884" cy="1307231"/>
            <wp:effectExtent l="0" t="0" r="6350" b="7620"/>
            <wp:docPr id="164497076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70765" name="Picture 1" descr="A table with numbers and letters&#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1491482" cy="1317476"/>
                    </a:xfrm>
                    <a:prstGeom prst="rect">
                      <a:avLst/>
                    </a:prstGeom>
                  </pic:spPr>
                </pic:pic>
              </a:graphicData>
            </a:graphic>
          </wp:inline>
        </w:drawing>
      </w:r>
      <w:r>
        <w:rPr>
          <w:noProof/>
        </w:rPr>
        <w:br/>
      </w:r>
      <w:r w:rsidRPr="00BA677E">
        <w:rPr>
          <w:noProof/>
        </w:rPr>
        <w:t>Table 10.3.1</w:t>
      </w:r>
      <w:r w:rsidR="00E47141">
        <w:rPr>
          <w:noProof/>
        </w:rPr>
        <w:t xml:space="preserve">. Row counts for IID and </w:t>
      </w:r>
      <w:r w:rsidR="00A65B46">
        <w:rPr>
          <w:noProof/>
        </w:rPr>
        <w:t>non-IID clients.</w:t>
      </w:r>
    </w:p>
    <w:p w14:paraId="5553BAB8" w14:textId="77777777" w:rsidR="00E32B40" w:rsidRPr="00E32B40" w:rsidRDefault="00E32B40" w:rsidP="00E32B40"/>
    <w:p w14:paraId="7C912E51" w14:textId="2B727674" w:rsidR="000577F3" w:rsidRDefault="000577F3" w:rsidP="003D3DD0">
      <w:pPr>
        <w:pStyle w:val="BodyText"/>
        <w:rPr>
          <w:noProof/>
        </w:rPr>
      </w:pPr>
      <w:r w:rsidRPr="000577F3">
        <w:rPr>
          <w:noProof/>
        </w:rPr>
        <w:t>The data structure of the CSV files used in this scenario consists of a binary target variable (0 and 1) in the first column and seven features. Table 10.3.1 presents the class distributions and balance status across clients for IID and non-IID data. Figure 10.3.1 shows the IID variant, while Figure 10.3.2 illustrates the non-IID variant for the target variable distribution</w:t>
      </w:r>
      <w:r>
        <w:rPr>
          <w:noProof/>
        </w:rPr>
        <w:t>.</w:t>
      </w:r>
    </w:p>
    <w:p w14:paraId="4813904F" w14:textId="507544FA" w:rsidR="00DB2C81" w:rsidRDefault="00DB2C81" w:rsidP="00DB2C81">
      <w:pPr>
        <w:pStyle w:val="Captions"/>
        <w:rPr>
          <w:noProof/>
        </w:rPr>
      </w:pPr>
      <w:r>
        <w:rPr>
          <w:noProof/>
        </w:rPr>
        <w:drawing>
          <wp:inline distT="0" distB="0" distL="0" distR="0" wp14:anchorId="744942E3" wp14:editId="2E916FD7">
            <wp:extent cx="4578417" cy="1593266"/>
            <wp:effectExtent l="0" t="0" r="0" b="6985"/>
            <wp:docPr id="1949563219" name="Picture 3" descr="A table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63219" name="Picture 3" descr="A table with numbers and a number&#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4613502" cy="1605475"/>
                    </a:xfrm>
                    <a:prstGeom prst="rect">
                      <a:avLst/>
                    </a:prstGeom>
                  </pic:spPr>
                </pic:pic>
              </a:graphicData>
            </a:graphic>
          </wp:inline>
        </w:drawing>
      </w:r>
      <w:r>
        <w:rPr>
          <w:noProof/>
        </w:rPr>
        <w:br/>
      </w:r>
      <w:r w:rsidR="00BA677E" w:rsidRPr="00BA677E">
        <w:rPr>
          <w:noProof/>
        </w:rPr>
        <w:t>Table 10.3.</w:t>
      </w:r>
      <w:r w:rsidR="00A65B46">
        <w:rPr>
          <w:noProof/>
        </w:rPr>
        <w:t>2.</w:t>
      </w:r>
      <w:r w:rsidR="00BA677E" w:rsidRPr="00BA677E">
        <w:rPr>
          <w:noProof/>
        </w:rPr>
        <w:t xml:space="preserve"> Class </w:t>
      </w:r>
      <w:r w:rsidR="00BA677E">
        <w:rPr>
          <w:noProof/>
        </w:rPr>
        <w:t>d</w:t>
      </w:r>
      <w:r w:rsidR="00BA677E" w:rsidRPr="00BA677E">
        <w:rPr>
          <w:noProof/>
        </w:rPr>
        <w:t xml:space="preserve">istributions and </w:t>
      </w:r>
      <w:r w:rsidR="00BA677E">
        <w:rPr>
          <w:noProof/>
        </w:rPr>
        <w:t>b</w:t>
      </w:r>
      <w:r w:rsidR="00BA677E" w:rsidRPr="00BA677E">
        <w:rPr>
          <w:noProof/>
        </w:rPr>
        <w:t xml:space="preserve">alance </w:t>
      </w:r>
      <w:r w:rsidR="00BA677E">
        <w:rPr>
          <w:noProof/>
        </w:rPr>
        <w:t>s</w:t>
      </w:r>
      <w:r w:rsidR="00BA677E" w:rsidRPr="00BA677E">
        <w:rPr>
          <w:noProof/>
        </w:rPr>
        <w:t xml:space="preserve">tatus </w:t>
      </w:r>
      <w:r w:rsidR="00BA677E">
        <w:rPr>
          <w:noProof/>
        </w:rPr>
        <w:t>a</w:t>
      </w:r>
      <w:r w:rsidR="00BA677E" w:rsidRPr="00BA677E">
        <w:rPr>
          <w:noProof/>
        </w:rPr>
        <w:t xml:space="preserve">cross </w:t>
      </w:r>
      <w:r w:rsidR="00BA677E">
        <w:rPr>
          <w:noProof/>
        </w:rPr>
        <w:t>c</w:t>
      </w:r>
      <w:r w:rsidR="00BA677E" w:rsidRPr="00BA677E">
        <w:rPr>
          <w:noProof/>
        </w:rPr>
        <w:t xml:space="preserve">lients for IID and </w:t>
      </w:r>
      <w:r w:rsidR="00BA677E">
        <w:rPr>
          <w:noProof/>
        </w:rPr>
        <w:t>n</w:t>
      </w:r>
      <w:r w:rsidR="00BA677E" w:rsidRPr="00BA677E">
        <w:rPr>
          <w:noProof/>
        </w:rPr>
        <w:t xml:space="preserve">on-IID </w:t>
      </w:r>
      <w:r w:rsidR="00990CA0">
        <w:rPr>
          <w:noProof/>
        </w:rPr>
        <w:t>d</w:t>
      </w:r>
      <w:r w:rsidR="00BA677E" w:rsidRPr="00BA677E">
        <w:rPr>
          <w:noProof/>
        </w:rPr>
        <w:t>ata</w:t>
      </w:r>
      <w:r w:rsidR="00990CA0">
        <w:rPr>
          <w:noProof/>
        </w:rPr>
        <w:t>.</w:t>
      </w:r>
    </w:p>
    <w:p w14:paraId="6348AEF9" w14:textId="48027B0B" w:rsidR="003D3DD0" w:rsidRDefault="003D3DD0" w:rsidP="00473767">
      <w:pPr>
        <w:pStyle w:val="Captions"/>
        <w:rPr>
          <w:noProof/>
        </w:rPr>
      </w:pPr>
      <w:r w:rsidRPr="00473767">
        <w:rPr>
          <w:noProof/>
        </w:rPr>
        <w:drawing>
          <wp:inline distT="0" distB="0" distL="0" distR="0" wp14:anchorId="60CE6A58" wp14:editId="1B15546C">
            <wp:extent cx="6636427" cy="794603"/>
            <wp:effectExtent l="0" t="0" r="0" b="5715"/>
            <wp:docPr id="48567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78811" name="Picture 4856788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6797679" cy="813910"/>
                    </a:xfrm>
                    <a:prstGeom prst="rect">
                      <a:avLst/>
                    </a:prstGeom>
                  </pic:spPr>
                </pic:pic>
              </a:graphicData>
            </a:graphic>
          </wp:inline>
        </w:drawing>
      </w:r>
      <w:r w:rsidR="008B4D04">
        <w:rPr>
          <w:noProof/>
        </w:rPr>
        <w:br/>
      </w:r>
      <w:r w:rsidR="008B4D04" w:rsidRPr="008B4D04">
        <w:rPr>
          <w:noProof/>
        </w:rPr>
        <w:t>Figure 10.3.1</w:t>
      </w:r>
      <w:r w:rsidR="00392BB0">
        <w:rPr>
          <w:noProof/>
        </w:rPr>
        <w:t>.</w:t>
      </w:r>
      <w:r w:rsidR="008B4D04" w:rsidRPr="008B4D04">
        <w:rPr>
          <w:noProof/>
        </w:rPr>
        <w:t xml:space="preserve"> Target </w:t>
      </w:r>
      <w:r w:rsidR="00151313">
        <w:rPr>
          <w:noProof/>
        </w:rPr>
        <w:t>v</w:t>
      </w:r>
      <w:r w:rsidR="008B4D04" w:rsidRPr="008B4D04">
        <w:rPr>
          <w:noProof/>
        </w:rPr>
        <w:t xml:space="preserve">ariable </w:t>
      </w:r>
      <w:r w:rsidR="00151313">
        <w:rPr>
          <w:noProof/>
        </w:rPr>
        <w:t>d</w:t>
      </w:r>
      <w:r w:rsidR="008B4D04" w:rsidRPr="008B4D04">
        <w:rPr>
          <w:noProof/>
        </w:rPr>
        <w:t xml:space="preserve">istribution </w:t>
      </w:r>
      <w:r w:rsidR="004A7D5B">
        <w:rPr>
          <w:noProof/>
        </w:rPr>
        <w:t>a</w:t>
      </w:r>
      <w:r w:rsidR="008B4D04" w:rsidRPr="008B4D04">
        <w:rPr>
          <w:noProof/>
        </w:rPr>
        <w:t xml:space="preserve">cross </w:t>
      </w:r>
      <w:r w:rsidR="004A7D5B">
        <w:rPr>
          <w:noProof/>
        </w:rPr>
        <w:t>c</w:t>
      </w:r>
      <w:r w:rsidR="008B4D04" w:rsidRPr="008B4D04">
        <w:rPr>
          <w:noProof/>
        </w:rPr>
        <w:t xml:space="preserve">lients for IID </w:t>
      </w:r>
      <w:r w:rsidR="004A7D5B">
        <w:rPr>
          <w:noProof/>
        </w:rPr>
        <w:t>d</w:t>
      </w:r>
      <w:r w:rsidR="008B4D04" w:rsidRPr="008B4D04">
        <w:rPr>
          <w:noProof/>
        </w:rPr>
        <w:t>ata</w:t>
      </w:r>
      <w:r w:rsidR="004A7D5B">
        <w:rPr>
          <w:noProof/>
        </w:rPr>
        <w:t>.</w:t>
      </w:r>
    </w:p>
    <w:p w14:paraId="0C321061" w14:textId="3B48CB30" w:rsidR="004A7D5B" w:rsidRDefault="004A7D5B" w:rsidP="00473767">
      <w:pPr>
        <w:pStyle w:val="Captions"/>
        <w:rPr>
          <w:noProof/>
        </w:rPr>
      </w:pPr>
      <w:r w:rsidRPr="00473767">
        <w:rPr>
          <w:noProof/>
        </w:rPr>
        <w:drawing>
          <wp:inline distT="0" distB="0" distL="0" distR="0" wp14:anchorId="36379D3D" wp14:editId="586DFEF5">
            <wp:extent cx="6596547" cy="800100"/>
            <wp:effectExtent l="0" t="0" r="0" b="0"/>
            <wp:docPr id="313088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8353" name="Picture 31308835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6617990" cy="802701"/>
                    </a:xfrm>
                    <a:prstGeom prst="rect">
                      <a:avLst/>
                    </a:prstGeom>
                  </pic:spPr>
                </pic:pic>
              </a:graphicData>
            </a:graphic>
          </wp:inline>
        </w:drawing>
      </w:r>
      <w:r>
        <w:rPr>
          <w:noProof/>
        </w:rPr>
        <w:br/>
      </w:r>
      <w:r w:rsidR="006A67CA" w:rsidRPr="006A67CA">
        <w:rPr>
          <w:noProof/>
        </w:rPr>
        <w:t>Figure 10.3.2</w:t>
      </w:r>
      <w:r w:rsidR="00392BB0">
        <w:rPr>
          <w:noProof/>
        </w:rPr>
        <w:t>.</w:t>
      </w:r>
      <w:r w:rsidR="006A67CA" w:rsidRPr="006A67CA">
        <w:rPr>
          <w:noProof/>
        </w:rPr>
        <w:t xml:space="preserve"> Target variable distribution across clients for non-IID data.</w:t>
      </w:r>
    </w:p>
    <w:p w14:paraId="17E11486" w14:textId="060FBCD4" w:rsidR="00DC339C" w:rsidRDefault="00DC339C" w:rsidP="006A67CA">
      <w:pPr>
        <w:pStyle w:val="BodyText"/>
      </w:pPr>
      <w:r w:rsidRPr="00DC339C">
        <w:t>The features for each variant were analy</w:t>
      </w:r>
      <w:r>
        <w:t>s</w:t>
      </w:r>
      <w:r w:rsidRPr="00DC339C">
        <w:t>ed using Shapiro-Wilk tests for normality with a significance level of 5%. It is important to note that Feature 6 for Client 3 IID has a p-value of 4.85%, which is below the 5% threshold, indicating it does not follow a normal distribution. However, this result is close to normality and did not affect the training for Client 3 IID. Additionally, all features that do not follow a normal distribution have p-values significantly lower than the 5% threshold. All results are shown in Table 10.3.2.</w:t>
      </w:r>
    </w:p>
    <w:p w14:paraId="5002A2FD" w14:textId="41B7DFD8" w:rsidR="00473767" w:rsidRDefault="00473767" w:rsidP="00473767">
      <w:pPr>
        <w:pStyle w:val="Captions"/>
        <w:rPr>
          <w:noProof/>
        </w:rPr>
      </w:pPr>
      <w:r>
        <w:rPr>
          <w:noProof/>
        </w:rPr>
        <w:lastRenderedPageBreak/>
        <w:drawing>
          <wp:inline distT="0" distB="0" distL="0" distR="0" wp14:anchorId="43531CF8" wp14:editId="6CC1D005">
            <wp:extent cx="6120130" cy="1696720"/>
            <wp:effectExtent l="0" t="0" r="0" b="0"/>
            <wp:docPr id="1806851017" name="Picture 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51017" name="Picture 4" descr="A screenshot of a table&#10;&#10;Description automatically generated"/>
                    <pic:cNvPicPr/>
                  </pic:nvPicPr>
                  <pic:blipFill>
                    <a:blip r:embed="rId91">
                      <a:extLst>
                        <a:ext uri="{28A0092B-C50C-407E-A947-70E740481C1C}">
                          <a14:useLocalDpi xmlns:a14="http://schemas.microsoft.com/office/drawing/2010/main" val="0"/>
                        </a:ext>
                      </a:extLst>
                    </a:blip>
                    <a:stretch>
                      <a:fillRect/>
                    </a:stretch>
                  </pic:blipFill>
                  <pic:spPr>
                    <a:xfrm>
                      <a:off x="0" y="0"/>
                      <a:ext cx="6120130" cy="1696720"/>
                    </a:xfrm>
                    <a:prstGeom prst="rect">
                      <a:avLst/>
                    </a:prstGeom>
                  </pic:spPr>
                </pic:pic>
              </a:graphicData>
            </a:graphic>
          </wp:inline>
        </w:drawing>
      </w:r>
      <w:r>
        <w:rPr>
          <w:noProof/>
        </w:rPr>
        <w:br/>
      </w:r>
      <w:r w:rsidR="005E05D7">
        <w:rPr>
          <w:noProof/>
        </w:rPr>
        <w:t>Table</w:t>
      </w:r>
      <w:r w:rsidRPr="006A67CA">
        <w:rPr>
          <w:noProof/>
        </w:rPr>
        <w:t xml:space="preserve"> 10.3.</w:t>
      </w:r>
      <w:r w:rsidR="00A65B46">
        <w:rPr>
          <w:noProof/>
        </w:rPr>
        <w:t>3.</w:t>
      </w:r>
      <w:r w:rsidR="00E14A30" w:rsidRPr="00E14A30">
        <w:t xml:space="preserve"> </w:t>
      </w:r>
      <w:r w:rsidR="00E14A30" w:rsidRPr="00E14A30">
        <w:rPr>
          <w:noProof/>
        </w:rPr>
        <w:t xml:space="preserve">Shapiro-Wilk </w:t>
      </w:r>
      <w:r w:rsidR="00E14A30">
        <w:rPr>
          <w:noProof/>
        </w:rPr>
        <w:t>t</w:t>
      </w:r>
      <w:r w:rsidR="00E14A30" w:rsidRPr="00E14A30">
        <w:rPr>
          <w:noProof/>
        </w:rPr>
        <w:t xml:space="preserve">est </w:t>
      </w:r>
      <w:r w:rsidR="00E14A30">
        <w:rPr>
          <w:noProof/>
        </w:rPr>
        <w:t>r</w:t>
      </w:r>
      <w:r w:rsidR="00E14A30" w:rsidRPr="00E14A30">
        <w:rPr>
          <w:noProof/>
        </w:rPr>
        <w:t xml:space="preserve">esults for </w:t>
      </w:r>
      <w:r w:rsidR="00E14A30">
        <w:rPr>
          <w:noProof/>
        </w:rPr>
        <w:t>f</w:t>
      </w:r>
      <w:r w:rsidR="00E14A30" w:rsidRPr="00E14A30">
        <w:rPr>
          <w:noProof/>
        </w:rPr>
        <w:t xml:space="preserve">eatures </w:t>
      </w:r>
      <w:r w:rsidR="00E14A30">
        <w:rPr>
          <w:noProof/>
        </w:rPr>
        <w:t>a</w:t>
      </w:r>
      <w:r w:rsidR="00E14A30" w:rsidRPr="00E14A30">
        <w:rPr>
          <w:noProof/>
        </w:rPr>
        <w:t xml:space="preserve">cross </w:t>
      </w:r>
      <w:r w:rsidR="00E14A30">
        <w:rPr>
          <w:noProof/>
        </w:rPr>
        <w:t>c</w:t>
      </w:r>
      <w:r w:rsidR="00E14A30" w:rsidRPr="00E14A30">
        <w:rPr>
          <w:noProof/>
        </w:rPr>
        <w:t xml:space="preserve">lients in IID and </w:t>
      </w:r>
      <w:r w:rsidR="00E14A30">
        <w:rPr>
          <w:noProof/>
        </w:rPr>
        <w:t>n</w:t>
      </w:r>
      <w:r w:rsidR="00E14A30" w:rsidRPr="00E14A30">
        <w:rPr>
          <w:noProof/>
        </w:rPr>
        <w:t xml:space="preserve">on-IID </w:t>
      </w:r>
      <w:r w:rsidR="00FB7E4C">
        <w:rPr>
          <w:noProof/>
        </w:rPr>
        <w:t>d</w:t>
      </w:r>
      <w:r w:rsidR="00E14A30" w:rsidRPr="00E14A30">
        <w:rPr>
          <w:noProof/>
        </w:rPr>
        <w:t>ata</w:t>
      </w:r>
      <w:r w:rsidRPr="006A67CA">
        <w:rPr>
          <w:noProof/>
        </w:rPr>
        <w:t>.</w:t>
      </w:r>
    </w:p>
    <w:p w14:paraId="63558170" w14:textId="707E48FD" w:rsidR="00D86409" w:rsidRDefault="00D86409" w:rsidP="00D86409">
      <w:pPr>
        <w:pStyle w:val="BodyText"/>
      </w:pPr>
      <w:r>
        <w:t xml:space="preserve">For more clarity </w:t>
      </w:r>
      <w:r w:rsidR="00D94409">
        <w:t xml:space="preserve">features have been plotted in histograms and QQ normality plots, to better understand if they follow a normal distribution or not, </w:t>
      </w:r>
      <w:r w:rsidR="003940E9">
        <w:t xml:space="preserve">IID features are shown in Figure 10.3.3 and non-IID are depicted </w:t>
      </w:r>
      <w:r w:rsidR="00295D16">
        <w:t>in Figure 10.3.4.</w:t>
      </w:r>
    </w:p>
    <w:p w14:paraId="5A92ACD9" w14:textId="77777777" w:rsidR="00D86409" w:rsidRDefault="00D86409" w:rsidP="00473767">
      <w:pPr>
        <w:pStyle w:val="Captions"/>
        <w:rPr>
          <w:noProof/>
        </w:rPr>
      </w:pPr>
    </w:p>
    <w:p w14:paraId="08AAAB2C" w14:textId="3AF56F64" w:rsidR="00BF2671" w:rsidRDefault="00DC339C" w:rsidP="00893B07">
      <w:pPr>
        <w:pStyle w:val="Captions"/>
      </w:pPr>
      <w:r>
        <w:rPr>
          <w:noProof/>
          <w14:ligatures w14:val="standardContextual"/>
        </w:rPr>
        <w:lastRenderedPageBreak/>
        <w:drawing>
          <wp:inline distT="0" distB="0" distL="0" distR="0" wp14:anchorId="4CDCE4B8" wp14:editId="0ADEA966">
            <wp:extent cx="6120130" cy="8839200"/>
            <wp:effectExtent l="0" t="0" r="0" b="0"/>
            <wp:docPr id="164475869" name="Picture 5"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5869" name="Picture 5" descr="A chart of a diagram&#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120130" cy="8839200"/>
                    </a:xfrm>
                    <a:prstGeom prst="rect">
                      <a:avLst/>
                    </a:prstGeom>
                  </pic:spPr>
                </pic:pic>
              </a:graphicData>
            </a:graphic>
          </wp:inline>
        </w:drawing>
      </w:r>
      <w:r w:rsidR="00893B07">
        <w:br/>
      </w:r>
      <w:r w:rsidR="00893B07" w:rsidRPr="00893B07">
        <w:t>Figure 10.3.3</w:t>
      </w:r>
      <w:r w:rsidR="00D95E33">
        <w:t>.</w:t>
      </w:r>
      <w:r w:rsidR="00893B07" w:rsidRPr="00893B07">
        <w:t xml:space="preserve"> Feature </w:t>
      </w:r>
      <w:r w:rsidR="00893B07">
        <w:t>d</w:t>
      </w:r>
      <w:r w:rsidR="00893B07" w:rsidRPr="00893B07">
        <w:t xml:space="preserve">istributions and </w:t>
      </w:r>
      <w:r w:rsidR="00893B07">
        <w:t>n</w:t>
      </w:r>
      <w:r w:rsidR="00893B07" w:rsidRPr="00893B07">
        <w:t xml:space="preserve">ormality for 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5AC82EEE" w14:textId="43D5B942" w:rsidR="00991C83" w:rsidRPr="00BF2671" w:rsidRDefault="00991C83" w:rsidP="00893B07">
      <w:pPr>
        <w:pStyle w:val="Captions"/>
      </w:pPr>
      <w:r>
        <w:rPr>
          <w:noProof/>
          <w14:ligatures w14:val="standardContextual"/>
        </w:rPr>
        <w:lastRenderedPageBreak/>
        <w:drawing>
          <wp:inline distT="0" distB="0" distL="0" distR="0" wp14:anchorId="3357CCED" wp14:editId="08F71B4A">
            <wp:extent cx="6120130" cy="8844280"/>
            <wp:effectExtent l="0" t="0" r="0" b="0"/>
            <wp:docPr id="269574795"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795" name="Picture 6" descr="A graph of a graph&#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120130" cy="8844280"/>
                    </a:xfrm>
                    <a:prstGeom prst="rect">
                      <a:avLst/>
                    </a:prstGeom>
                  </pic:spPr>
                </pic:pic>
              </a:graphicData>
            </a:graphic>
          </wp:inline>
        </w:drawing>
      </w:r>
      <w:r w:rsidR="00893B07">
        <w:br/>
      </w:r>
      <w:r w:rsidR="00893B07" w:rsidRPr="00893B07">
        <w:t>Figure 10.3.</w:t>
      </w:r>
      <w:r w:rsidR="00893B07">
        <w:t>4</w:t>
      </w:r>
      <w:r w:rsidR="003954EB">
        <w:t>.</w:t>
      </w:r>
      <w:r w:rsidR="00893B07" w:rsidRPr="00893B07">
        <w:t xml:space="preserve"> Feature </w:t>
      </w:r>
      <w:r w:rsidR="00893B07">
        <w:t>d</w:t>
      </w:r>
      <w:r w:rsidR="00893B07" w:rsidRPr="00893B07">
        <w:t xml:space="preserve">istributions and </w:t>
      </w:r>
      <w:r w:rsidR="00893B07">
        <w:t>n</w:t>
      </w:r>
      <w:r w:rsidR="00893B07" w:rsidRPr="00893B07">
        <w:t xml:space="preserve">ormality for </w:t>
      </w:r>
      <w:r w:rsidR="00893B07">
        <w:t>non-</w:t>
      </w:r>
      <w:r w:rsidR="00893B07" w:rsidRPr="00893B07">
        <w:t xml:space="preserve">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67DB910E" w14:textId="5B143F1E" w:rsidR="006B1F5C" w:rsidRDefault="006B1F5C" w:rsidP="006B1F5C">
      <w:pPr>
        <w:pStyle w:val="Heading3"/>
      </w:pPr>
      <w:bookmarkStart w:id="96" w:name="_Toc177563424"/>
      <w:r>
        <w:lastRenderedPageBreak/>
        <w:t>10.3.2.</w:t>
      </w:r>
      <w:r>
        <w:tab/>
        <w:t>Medical Data</w:t>
      </w:r>
      <w:bookmarkEnd w:id="96"/>
    </w:p>
    <w:p w14:paraId="7577D9FC" w14:textId="5610A7A1" w:rsidR="00D526E3" w:rsidRDefault="00D526E3" w:rsidP="002E1CDE">
      <w:pPr>
        <w:pStyle w:val="BodyText"/>
        <w:rPr>
          <w:noProof/>
        </w:rPr>
      </w:pPr>
      <w:r w:rsidRPr="00D526E3">
        <w:rPr>
          <w:noProof/>
        </w:rPr>
        <w:t xml:space="preserve">To introduce variability between the IID and non-IID variants in the medical scenario, the RSNA Chest X-ray and </w:t>
      </w:r>
      <w:r w:rsidRPr="00F23CD1">
        <w:rPr>
          <w:i/>
          <w:iCs/>
          <w:noProof/>
        </w:rPr>
        <w:t>MNIST</w:t>
      </w:r>
      <w:r w:rsidRPr="00D526E3">
        <w:rPr>
          <w:noProof/>
        </w:rPr>
        <w:t xml:space="preserve"> datasets were combined. All related code can be accessed in </w:t>
      </w:r>
      <w:r w:rsidRPr="00D526E3">
        <w:rPr>
          <w:i/>
          <w:iCs/>
          <w:noProof/>
        </w:rPr>
        <w:t>DataGenerationMedical.ipynb</w:t>
      </w:r>
      <w:r w:rsidRPr="00D526E3">
        <w:rPr>
          <w:noProof/>
        </w:rPr>
        <w:t xml:space="preserve">. Images were created with an equal distribution of </w:t>
      </w:r>
      <w:r w:rsidRPr="00F23CD1">
        <w:rPr>
          <w:i/>
          <w:iCs/>
          <w:noProof/>
        </w:rPr>
        <w:t xml:space="preserve">Lung </w:t>
      </w:r>
      <w:r w:rsidRPr="00D526E3">
        <w:rPr>
          <w:noProof/>
        </w:rPr>
        <w:t xml:space="preserve">and </w:t>
      </w:r>
      <w:r w:rsidRPr="00F23CD1">
        <w:rPr>
          <w:i/>
          <w:iCs/>
          <w:noProof/>
        </w:rPr>
        <w:t>Not Lung</w:t>
      </w:r>
      <w:r w:rsidRPr="00D526E3">
        <w:rPr>
          <w:noProof/>
        </w:rPr>
        <w:t xml:space="preserve"> categories. For the non-IID scenario, class imbalance was introduced by varying the distribution of images across clients, where some clients received more X-ray images and others received more </w:t>
      </w:r>
      <w:r w:rsidRPr="00F23CD1">
        <w:rPr>
          <w:i/>
          <w:iCs/>
          <w:noProof/>
        </w:rPr>
        <w:t>MNIST</w:t>
      </w:r>
      <w:r w:rsidRPr="00D526E3">
        <w:rPr>
          <w:noProof/>
        </w:rPr>
        <w:t xml:space="preserve"> images, as shown in Table 10.3.4.</w:t>
      </w:r>
    </w:p>
    <w:p w14:paraId="5F5C49E4" w14:textId="50A17C79" w:rsidR="00960283" w:rsidRPr="00F04FFC" w:rsidRDefault="00960283" w:rsidP="005C6999">
      <w:pPr>
        <w:pStyle w:val="Captions"/>
        <w:rPr>
          <w:noProof/>
        </w:rPr>
      </w:pPr>
      <w:r>
        <w:rPr>
          <w:noProof/>
        </w:rPr>
        <w:drawing>
          <wp:inline distT="0" distB="0" distL="0" distR="0" wp14:anchorId="0C0DF6E7" wp14:editId="3D49BA64">
            <wp:extent cx="3427429" cy="1675632"/>
            <wp:effectExtent l="0" t="0" r="1905" b="1270"/>
            <wp:docPr id="1638006639" name="Picture 6"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06639" name="Picture 6" descr="A table with numbers and letters&#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3456941" cy="1690060"/>
                    </a:xfrm>
                    <a:prstGeom prst="rect">
                      <a:avLst/>
                    </a:prstGeom>
                  </pic:spPr>
                </pic:pic>
              </a:graphicData>
            </a:graphic>
          </wp:inline>
        </w:drawing>
      </w:r>
      <w:r w:rsidR="005C6999">
        <w:rPr>
          <w:noProof/>
        </w:rPr>
        <w:br/>
      </w:r>
      <w:r w:rsidR="005C6999" w:rsidRPr="005C6999">
        <w:rPr>
          <w:noProof/>
        </w:rPr>
        <w:t>Table 10.3.4</w:t>
      </w:r>
      <w:r w:rsidR="00F23CD1">
        <w:rPr>
          <w:noProof/>
        </w:rPr>
        <w:t>.</w:t>
      </w:r>
      <w:r w:rsidR="005C6999" w:rsidRPr="005C6999">
        <w:rPr>
          <w:noProof/>
        </w:rPr>
        <w:t xml:space="preserve"> Distribution of </w:t>
      </w:r>
      <w:r w:rsidR="005C6999" w:rsidRPr="00D526E3">
        <w:rPr>
          <w:i/>
          <w:iCs/>
          <w:noProof/>
        </w:rPr>
        <w:t>l</w:t>
      </w:r>
      <w:r w:rsidR="005C6999" w:rsidRPr="00D526E3">
        <w:rPr>
          <w:i/>
          <w:iCs/>
          <w:noProof/>
        </w:rPr>
        <w:t>ung</w:t>
      </w:r>
      <w:r w:rsidR="005C6999" w:rsidRPr="005C6999">
        <w:rPr>
          <w:noProof/>
        </w:rPr>
        <w:t xml:space="preserve"> and </w:t>
      </w:r>
      <w:r w:rsidR="005C6999" w:rsidRPr="00D526E3">
        <w:rPr>
          <w:i/>
          <w:iCs/>
          <w:noProof/>
        </w:rPr>
        <w:t>n</w:t>
      </w:r>
      <w:r w:rsidR="005C6999" w:rsidRPr="00D526E3">
        <w:rPr>
          <w:i/>
          <w:iCs/>
          <w:noProof/>
        </w:rPr>
        <w:t xml:space="preserve">ot </w:t>
      </w:r>
      <w:r w:rsidR="005C6999" w:rsidRPr="00D526E3">
        <w:rPr>
          <w:i/>
          <w:iCs/>
          <w:noProof/>
        </w:rPr>
        <w:t>l</w:t>
      </w:r>
      <w:r w:rsidR="005C6999" w:rsidRPr="00D526E3">
        <w:rPr>
          <w:i/>
          <w:iCs/>
          <w:noProof/>
        </w:rPr>
        <w:t>ung</w:t>
      </w:r>
      <w:r w:rsidR="005C6999" w:rsidRPr="005C6999">
        <w:rPr>
          <w:noProof/>
        </w:rPr>
        <w:t xml:space="preserve"> </w:t>
      </w:r>
      <w:r w:rsidR="005C6999">
        <w:rPr>
          <w:noProof/>
        </w:rPr>
        <w:t>i</w:t>
      </w:r>
      <w:r w:rsidR="005C6999" w:rsidRPr="005C6999">
        <w:rPr>
          <w:noProof/>
        </w:rPr>
        <w:t xml:space="preserve">mages for IID and </w:t>
      </w:r>
      <w:r w:rsidR="005C6999">
        <w:rPr>
          <w:noProof/>
        </w:rPr>
        <w:t>n</w:t>
      </w:r>
      <w:r w:rsidR="005C6999" w:rsidRPr="005C6999">
        <w:rPr>
          <w:noProof/>
        </w:rPr>
        <w:t xml:space="preserve">on-IID </w:t>
      </w:r>
      <w:r w:rsidR="005C6999">
        <w:rPr>
          <w:noProof/>
        </w:rPr>
        <w:t>c</w:t>
      </w:r>
      <w:r w:rsidR="005C6999" w:rsidRPr="005C6999">
        <w:rPr>
          <w:noProof/>
        </w:rPr>
        <w:t xml:space="preserve">lients in </w:t>
      </w:r>
      <w:r w:rsidR="005C6999">
        <w:rPr>
          <w:noProof/>
        </w:rPr>
        <w:t>t</w:t>
      </w:r>
      <w:r w:rsidR="005C6999" w:rsidRPr="005C6999">
        <w:rPr>
          <w:noProof/>
        </w:rPr>
        <w:t xml:space="preserve">rain and </w:t>
      </w:r>
      <w:r w:rsidR="005C6999">
        <w:rPr>
          <w:noProof/>
        </w:rPr>
        <w:t>t</w:t>
      </w:r>
      <w:r w:rsidR="005C6999" w:rsidRPr="005C6999">
        <w:rPr>
          <w:noProof/>
        </w:rPr>
        <w:t xml:space="preserve">est </w:t>
      </w:r>
      <w:r w:rsidR="005C6999">
        <w:rPr>
          <w:noProof/>
        </w:rPr>
        <w:t>s</w:t>
      </w:r>
      <w:r w:rsidR="005C6999" w:rsidRPr="005C6999">
        <w:rPr>
          <w:noProof/>
        </w:rPr>
        <w:t>ets</w:t>
      </w:r>
      <w:r w:rsidR="005C6999">
        <w:rPr>
          <w:noProof/>
        </w:rPr>
        <w:t>.</w:t>
      </w:r>
    </w:p>
    <w:p w14:paraId="4F47373A" w14:textId="77777777" w:rsidR="00BC4D13" w:rsidRPr="00BC4D13" w:rsidRDefault="00BC4D13" w:rsidP="00BC4D13"/>
    <w:p w14:paraId="59ED125A" w14:textId="4EDF2E3C" w:rsidR="00906F40" w:rsidRDefault="00906F40" w:rsidP="00906F40">
      <w:pPr>
        <w:pStyle w:val="Heading2"/>
      </w:pPr>
      <w:bookmarkStart w:id="97" w:name="_Toc177563425"/>
      <w:r>
        <w:t>10.4.</w:t>
      </w:r>
      <w:r>
        <w:tab/>
        <w:t>Results</w:t>
      </w:r>
      <w:bookmarkEnd w:id="97"/>
    </w:p>
    <w:p w14:paraId="4E53A2FB" w14:textId="741730C5" w:rsidR="00220269" w:rsidRDefault="004456B7" w:rsidP="00DD5CD5">
      <w:pPr>
        <w:pStyle w:val="BodyText"/>
      </w:pPr>
      <w:r w:rsidRPr="004456B7">
        <w:t>This chapter complements Section 7 by presenting all the metrics and how accuracy and loss were calculated.</w:t>
      </w:r>
      <w:r>
        <w:t xml:space="preserve"> </w:t>
      </w:r>
      <w:r w:rsidR="00220269" w:rsidRPr="00220269">
        <w:t>The data was captured from the demo recorded on August 28th, 2024 (</w:t>
      </w:r>
      <w:hyperlink r:id="rId95" w:tgtFrame="_new" w:history="1">
        <w:r w:rsidR="00220269" w:rsidRPr="00C32CEB">
          <w:rPr>
            <w:rStyle w:val="Hyperlink"/>
            <w:noProof w:val="0"/>
            <w:color w:val="auto"/>
            <w:u w:val="none"/>
          </w:rPr>
          <w:t>www.youtube.com</w:t>
        </w:r>
      </w:hyperlink>
      <w:r w:rsidR="00220269" w:rsidRPr="00C32CEB">
        <w:t xml:space="preserve">, </w:t>
      </w:r>
      <w:r w:rsidR="00220269" w:rsidRPr="00220269">
        <w:t>2024b). The formulas used to calculate the cumulative metrics are shown in Figure 10.4.</w:t>
      </w:r>
    </w:p>
    <w:p w14:paraId="458871B4" w14:textId="4F82A354" w:rsidR="00765B9B" w:rsidRPr="00DE39A5" w:rsidRDefault="0010651D" w:rsidP="001D2E0C">
      <w:pPr>
        <w:pStyle w:val="Captions"/>
      </w:pPr>
      <w:r>
        <w:rPr>
          <w:noProof/>
          <w14:ligatures w14:val="standardContextual"/>
        </w:rPr>
        <w:lastRenderedPageBreak/>
        <w:drawing>
          <wp:inline distT="0" distB="0" distL="0" distR="0" wp14:anchorId="61C0BE5B" wp14:editId="4E9F127E">
            <wp:extent cx="3182352" cy="4236181"/>
            <wp:effectExtent l="0" t="0" r="0" b="0"/>
            <wp:docPr id="1410111504" name="Picture 9" descr="A math problems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11504" name="Picture 9" descr="A math problems on a white sheet&#10;&#10;Description automatically generated with medium confidence"/>
                    <pic:cNvPicPr/>
                  </pic:nvPicPr>
                  <pic:blipFill>
                    <a:blip r:embed="rId96">
                      <a:extLst>
                        <a:ext uri="{28A0092B-C50C-407E-A947-70E740481C1C}">
                          <a14:useLocalDpi xmlns:a14="http://schemas.microsoft.com/office/drawing/2010/main" val="0"/>
                        </a:ext>
                      </a:extLst>
                    </a:blip>
                    <a:stretch>
                      <a:fillRect/>
                    </a:stretch>
                  </pic:blipFill>
                  <pic:spPr>
                    <a:xfrm>
                      <a:off x="0" y="0"/>
                      <a:ext cx="3194951" cy="4252953"/>
                    </a:xfrm>
                    <a:prstGeom prst="rect">
                      <a:avLst/>
                    </a:prstGeom>
                  </pic:spPr>
                </pic:pic>
              </a:graphicData>
            </a:graphic>
          </wp:inline>
        </w:drawing>
      </w:r>
      <w:r w:rsidR="00DE39A5" w:rsidRPr="00DE39A5">
        <w:br/>
      </w:r>
      <w:r w:rsidR="00DE39A5" w:rsidRPr="00DE39A5">
        <w:t>Figure 10.4</w:t>
      </w:r>
      <w:r w:rsidR="00DE39A5">
        <w:t>.</w:t>
      </w:r>
      <w:r w:rsidR="00DE39A5" w:rsidRPr="00DE39A5">
        <w:t xml:space="preserve"> Formulas for </w:t>
      </w:r>
      <w:r w:rsidR="00DE39A5">
        <w:t>c</w:t>
      </w:r>
      <w:r w:rsidR="00DE39A5" w:rsidRPr="00DE39A5">
        <w:t xml:space="preserve">alculating </w:t>
      </w:r>
      <w:r w:rsidR="00DE39A5">
        <w:t>c</w:t>
      </w:r>
      <w:r w:rsidR="00DE39A5" w:rsidRPr="00DE39A5">
        <w:t xml:space="preserve">umulative </w:t>
      </w:r>
      <w:r w:rsidR="00DE39A5">
        <w:t>m</w:t>
      </w:r>
      <w:r w:rsidR="00DE39A5" w:rsidRPr="00DE39A5">
        <w:t xml:space="preserve">etrics of </w:t>
      </w:r>
      <w:r w:rsidR="00DE39A5">
        <w:t>a</w:t>
      </w:r>
      <w:r w:rsidR="00DE39A5" w:rsidRPr="00DE39A5">
        <w:t xml:space="preserve">ccuracy and </w:t>
      </w:r>
      <w:r w:rsidR="00DE39A5">
        <w:t>l</w:t>
      </w:r>
      <w:r w:rsidR="00DE39A5" w:rsidRPr="00DE39A5">
        <w:t>oss</w:t>
      </w:r>
      <w:r w:rsidR="00DE39A5">
        <w:t>.</w:t>
      </w:r>
    </w:p>
    <w:p w14:paraId="7A4A92E3" w14:textId="77777777" w:rsidR="00DD5CD5" w:rsidRPr="00DD5CD5" w:rsidRDefault="00DD5CD5" w:rsidP="00DD5CD5"/>
    <w:p w14:paraId="54CCD1C0" w14:textId="239C989D" w:rsidR="00921B67" w:rsidRDefault="00921B67" w:rsidP="00921B67">
      <w:pPr>
        <w:pStyle w:val="Heading3"/>
      </w:pPr>
      <w:bookmarkStart w:id="98" w:name="_Toc177563426"/>
      <w:r>
        <w:t>10.4.1.</w:t>
      </w:r>
      <w:r>
        <w:tab/>
      </w:r>
      <w:r w:rsidR="002F14C8" w:rsidRPr="002F14C8">
        <w:t>Technological IID</w:t>
      </w:r>
      <w:bookmarkEnd w:id="98"/>
    </w:p>
    <w:p w14:paraId="5719A713" w14:textId="5C100938" w:rsidR="00AD41EA" w:rsidRDefault="00AD41EA" w:rsidP="00CE2F0B">
      <w:pPr>
        <w:pStyle w:val="BodyText"/>
      </w:pPr>
      <w:r w:rsidRPr="00AD41EA">
        <w:t>The calculations and results for this scenario are shown in Figure 10.4.1 and Table 10.4.1, respectively</w:t>
      </w:r>
      <w:r w:rsidR="006626CA">
        <w:t>.</w:t>
      </w:r>
    </w:p>
    <w:p w14:paraId="68242978" w14:textId="1A8B2170" w:rsidR="002D702E" w:rsidRDefault="002D702E" w:rsidP="002D702E">
      <w:pPr>
        <w:pStyle w:val="Captions"/>
      </w:pPr>
      <w:r>
        <w:rPr>
          <w:noProof/>
        </w:rPr>
        <w:lastRenderedPageBreak/>
        <w:drawing>
          <wp:inline distT="0" distB="0" distL="0" distR="0" wp14:anchorId="6BD9E659" wp14:editId="58B9FAB3">
            <wp:extent cx="3897336" cy="5534526"/>
            <wp:effectExtent l="0" t="0" r="8255" b="9525"/>
            <wp:docPr id="28528652" name="Picture 10"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8652" name="Picture 10" descr="A screenshot of a math program&#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3902343" cy="5541636"/>
                    </a:xfrm>
                    <a:prstGeom prst="rect">
                      <a:avLst/>
                    </a:prstGeom>
                  </pic:spPr>
                </pic:pic>
              </a:graphicData>
            </a:graphic>
          </wp:inline>
        </w:drawing>
      </w:r>
      <w:r w:rsidR="00A40263">
        <w:br/>
      </w:r>
      <w:r w:rsidR="00A40263" w:rsidRPr="00A40263">
        <w:t>Figure 10.4.1</w:t>
      </w:r>
      <w:r w:rsidR="00A40263">
        <w:t>.</w:t>
      </w:r>
      <w:r w:rsidR="00A40263" w:rsidRPr="00A40263">
        <w:t xml:space="preserve"> Cumulative </w:t>
      </w:r>
      <w:r w:rsidR="00A40263">
        <w:t>a</w:t>
      </w:r>
      <w:r w:rsidR="00A40263" w:rsidRPr="00A40263">
        <w:t xml:space="preserve">ccuracy and </w:t>
      </w:r>
      <w:r w:rsidR="00A40263">
        <w:t>l</w:t>
      </w:r>
      <w:r w:rsidR="00A40263" w:rsidRPr="00A40263">
        <w:t xml:space="preserve">oss </w:t>
      </w:r>
      <w:r w:rsidR="00A40263">
        <w:t>c</w:t>
      </w:r>
      <w:r w:rsidR="00A40263" w:rsidRPr="00A40263">
        <w:t xml:space="preserve">alculations for the </w:t>
      </w:r>
      <w:r w:rsidR="00A40263">
        <w:t>t</w:t>
      </w:r>
      <w:r w:rsidR="00A40263" w:rsidRPr="00A40263">
        <w:t xml:space="preserve">echnological IID </w:t>
      </w:r>
      <w:r w:rsidR="00A40263">
        <w:t>s</w:t>
      </w:r>
      <w:r w:rsidR="00A40263" w:rsidRPr="00A40263">
        <w:t>cenario</w:t>
      </w:r>
      <w:r w:rsidR="00A40263">
        <w:t>.</w:t>
      </w:r>
      <w:r>
        <w:br/>
      </w:r>
    </w:p>
    <w:p w14:paraId="3A3B74DE" w14:textId="7C4E0673" w:rsidR="002D702E" w:rsidRPr="00A600AB" w:rsidRDefault="002D702E" w:rsidP="00A600AB">
      <w:pPr>
        <w:pStyle w:val="Captions"/>
      </w:pPr>
      <w:r>
        <w:br/>
      </w:r>
      <w:r w:rsidRPr="00A600AB">
        <w:drawing>
          <wp:inline distT="0" distB="0" distL="0" distR="0" wp14:anchorId="6972711B" wp14:editId="6121569F">
            <wp:extent cx="6120130" cy="895350"/>
            <wp:effectExtent l="0" t="0" r="0" b="0"/>
            <wp:docPr id="1454400187" name="Picture 1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00187" name="Picture 11" descr="A table with numbers and symbols&#10;&#10;Description automatically generated with medium confidence"/>
                    <pic:cNvPicPr/>
                  </pic:nvPicPr>
                  <pic:blipFill>
                    <a:blip r:embed="rId98">
                      <a:extLst>
                        <a:ext uri="{28A0092B-C50C-407E-A947-70E740481C1C}">
                          <a14:useLocalDpi xmlns:a14="http://schemas.microsoft.com/office/drawing/2010/main" val="0"/>
                        </a:ext>
                      </a:extLst>
                    </a:blip>
                    <a:stretch>
                      <a:fillRect/>
                    </a:stretch>
                  </pic:blipFill>
                  <pic:spPr>
                    <a:xfrm>
                      <a:off x="0" y="0"/>
                      <a:ext cx="6120130" cy="895350"/>
                    </a:xfrm>
                    <a:prstGeom prst="rect">
                      <a:avLst/>
                    </a:prstGeom>
                  </pic:spPr>
                </pic:pic>
              </a:graphicData>
            </a:graphic>
          </wp:inline>
        </w:drawing>
      </w:r>
      <w:r w:rsidR="00A600AB" w:rsidRPr="00A600AB">
        <w:br/>
      </w:r>
      <w:r w:rsidR="00A600AB" w:rsidRPr="00A600AB">
        <w:t>Table 10.4.1</w:t>
      </w:r>
      <w:r w:rsidR="00A600AB">
        <w:t>.</w:t>
      </w:r>
      <w:r w:rsidR="00A600AB" w:rsidRPr="00A600AB">
        <w:t xml:space="preserve"> Client and </w:t>
      </w:r>
      <w:r w:rsidR="00A600AB">
        <w:t>g</w:t>
      </w:r>
      <w:r w:rsidR="00A600AB" w:rsidRPr="00A600AB">
        <w:t xml:space="preserve">lobal </w:t>
      </w:r>
      <w:r w:rsidR="00A600AB">
        <w:t>m</w:t>
      </w:r>
      <w:r w:rsidR="00A600AB" w:rsidRPr="00A600AB">
        <w:t xml:space="preserve">etrics for </w:t>
      </w:r>
      <w:r w:rsidR="00A600AB">
        <w:t>a</w:t>
      </w:r>
      <w:r w:rsidR="00A600AB" w:rsidRPr="00A600AB">
        <w:t xml:space="preserve">ccuracy and </w:t>
      </w:r>
      <w:r w:rsidR="00A600AB">
        <w:t>l</w:t>
      </w:r>
      <w:r w:rsidR="00A600AB" w:rsidRPr="00A600AB">
        <w:t xml:space="preserve">oss in the </w:t>
      </w:r>
      <w:r w:rsidR="00A600AB">
        <w:t>t</w:t>
      </w:r>
      <w:r w:rsidR="00A600AB" w:rsidRPr="00A600AB">
        <w:t xml:space="preserve">echnological IID </w:t>
      </w:r>
      <w:r w:rsidR="00A600AB">
        <w:t>s</w:t>
      </w:r>
      <w:r w:rsidR="00A600AB" w:rsidRPr="00A600AB">
        <w:t>cenario</w:t>
      </w:r>
      <w:r w:rsidR="00A600AB">
        <w:t>.</w:t>
      </w:r>
    </w:p>
    <w:p w14:paraId="47D84476" w14:textId="77777777" w:rsidR="0010651D" w:rsidRPr="004456B7" w:rsidRDefault="0010651D" w:rsidP="00CE2F0B">
      <w:pPr>
        <w:pStyle w:val="BodyText"/>
      </w:pPr>
    </w:p>
    <w:p w14:paraId="50979714" w14:textId="4ADB53E0" w:rsidR="00921B67" w:rsidRDefault="00921B67" w:rsidP="00921B67">
      <w:pPr>
        <w:pStyle w:val="Heading3"/>
      </w:pPr>
      <w:bookmarkStart w:id="99" w:name="_Toc177563427"/>
      <w:r>
        <w:t>10.4.2.</w:t>
      </w:r>
      <w:r>
        <w:tab/>
      </w:r>
      <w:r w:rsidR="002F14C8" w:rsidRPr="002F14C8">
        <w:t xml:space="preserve">Technological </w:t>
      </w:r>
      <w:r w:rsidR="002F14C8">
        <w:t>N</w:t>
      </w:r>
      <w:r w:rsidR="002F14C8" w:rsidRPr="002F14C8">
        <w:t>on-IID</w:t>
      </w:r>
      <w:bookmarkEnd w:id="99"/>
    </w:p>
    <w:p w14:paraId="58125DFA" w14:textId="660EF76D" w:rsidR="006626CA" w:rsidRDefault="006626CA" w:rsidP="006626CA">
      <w:pPr>
        <w:pStyle w:val="BodyText"/>
      </w:pPr>
      <w:r>
        <w:t>The calculations and results for this scenario are depicted in Figure 10.4.</w:t>
      </w:r>
      <w:r>
        <w:t>2</w:t>
      </w:r>
      <w:r>
        <w:t xml:space="preserve"> and Table 10.4.</w:t>
      </w:r>
      <w:r>
        <w:t>2,</w:t>
      </w:r>
      <w:r>
        <w:t xml:space="preserve"> respectively.</w:t>
      </w:r>
    </w:p>
    <w:p w14:paraId="347DC38B" w14:textId="17B59FA7" w:rsidR="00CB3793" w:rsidRDefault="00CB3793" w:rsidP="00CB3793">
      <w:pPr>
        <w:pStyle w:val="Captions"/>
      </w:pPr>
      <w:r>
        <w:rPr>
          <w:noProof/>
        </w:rPr>
        <w:drawing>
          <wp:inline distT="0" distB="0" distL="0" distR="0" wp14:anchorId="16245C26" wp14:editId="7AC435B3">
            <wp:extent cx="4528506" cy="6364705"/>
            <wp:effectExtent l="0" t="0" r="5715" b="0"/>
            <wp:docPr id="1207992013" name="Picture 12" descr="A white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92013" name="Picture 12" descr="A white paper with numbers and lines&#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4532874" cy="6370845"/>
                    </a:xfrm>
                    <a:prstGeom prst="rect">
                      <a:avLst/>
                    </a:prstGeom>
                  </pic:spPr>
                </pic:pic>
              </a:graphicData>
            </a:graphic>
          </wp:inline>
        </w:drawing>
      </w:r>
      <w:r w:rsidR="00202537">
        <w:br/>
      </w:r>
      <w:r w:rsidR="00202537" w:rsidRPr="00A40263">
        <w:t>Figure 10.4.</w:t>
      </w:r>
      <w:r w:rsidR="00202537">
        <w:t>2</w:t>
      </w:r>
      <w:r w:rsidR="00202537">
        <w:t>.</w:t>
      </w:r>
      <w:r w:rsidR="00202537" w:rsidRPr="00A40263">
        <w:t xml:space="preserve"> Cumulative </w:t>
      </w:r>
      <w:r w:rsidR="00202537">
        <w:t>a</w:t>
      </w:r>
      <w:r w:rsidR="00202537" w:rsidRPr="00A40263">
        <w:t xml:space="preserve">ccuracy and </w:t>
      </w:r>
      <w:r w:rsidR="00202537">
        <w:t>l</w:t>
      </w:r>
      <w:r w:rsidR="00202537" w:rsidRPr="00A40263">
        <w:t xml:space="preserve">oss </w:t>
      </w:r>
      <w:r w:rsidR="00202537">
        <w:t>c</w:t>
      </w:r>
      <w:r w:rsidR="00202537" w:rsidRPr="00A40263">
        <w:t xml:space="preserve">alculations for the </w:t>
      </w:r>
      <w:r w:rsidR="00202537">
        <w:t>t</w:t>
      </w:r>
      <w:r w:rsidR="00202537" w:rsidRPr="00A40263">
        <w:t xml:space="preserve">echnological </w:t>
      </w:r>
      <w:r w:rsidR="00202537">
        <w:t>non-</w:t>
      </w:r>
      <w:r w:rsidR="00202537" w:rsidRPr="00A40263">
        <w:t xml:space="preserve">IID </w:t>
      </w:r>
      <w:r w:rsidR="00202537">
        <w:t>s</w:t>
      </w:r>
      <w:r w:rsidR="00202537" w:rsidRPr="00A40263">
        <w:t>cenario</w:t>
      </w:r>
      <w:r w:rsidR="00202537">
        <w:t>.</w:t>
      </w:r>
      <w:r w:rsidR="00FC7E15">
        <w:br/>
      </w:r>
      <w:r w:rsidRPr="00CB3793">
        <w:drawing>
          <wp:inline distT="0" distB="0" distL="0" distR="0" wp14:anchorId="1C52625B" wp14:editId="6304EE92">
            <wp:extent cx="6120130" cy="789305"/>
            <wp:effectExtent l="0" t="0" r="0" b="0"/>
            <wp:docPr id="1722119121"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19121" name="Picture 13" descr="A table with numbers and tex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6120130" cy="789305"/>
                    </a:xfrm>
                    <a:prstGeom prst="rect">
                      <a:avLst/>
                    </a:prstGeom>
                  </pic:spPr>
                </pic:pic>
              </a:graphicData>
            </a:graphic>
          </wp:inline>
        </w:drawing>
      </w:r>
      <w:r w:rsidR="00202537">
        <w:br/>
      </w:r>
      <w:r w:rsidR="00202537" w:rsidRPr="00A600AB">
        <w:t>Table 10.4.</w:t>
      </w:r>
      <w:r w:rsidR="00202537">
        <w:t>2</w:t>
      </w:r>
      <w:r w:rsidR="00202537">
        <w:t>.</w:t>
      </w:r>
      <w:r w:rsidR="00202537" w:rsidRPr="00A600AB">
        <w:t xml:space="preserve"> Client and </w:t>
      </w:r>
      <w:r w:rsidR="00202537">
        <w:t>g</w:t>
      </w:r>
      <w:r w:rsidR="00202537" w:rsidRPr="00A600AB">
        <w:t xml:space="preserve">lobal </w:t>
      </w:r>
      <w:r w:rsidR="00202537">
        <w:t>m</w:t>
      </w:r>
      <w:r w:rsidR="00202537" w:rsidRPr="00A600AB">
        <w:t xml:space="preserve">etrics for </w:t>
      </w:r>
      <w:r w:rsidR="00202537">
        <w:t>a</w:t>
      </w:r>
      <w:r w:rsidR="00202537" w:rsidRPr="00A600AB">
        <w:t xml:space="preserve">ccuracy and </w:t>
      </w:r>
      <w:r w:rsidR="00202537">
        <w:t>l</w:t>
      </w:r>
      <w:r w:rsidR="00202537" w:rsidRPr="00A600AB">
        <w:t xml:space="preserve">oss in the </w:t>
      </w:r>
      <w:r w:rsidR="00202537">
        <w:t>t</w:t>
      </w:r>
      <w:r w:rsidR="00202537" w:rsidRPr="00A600AB">
        <w:t xml:space="preserve">echnological </w:t>
      </w:r>
      <w:r w:rsidR="00202537">
        <w:t>non-</w:t>
      </w:r>
      <w:r w:rsidR="00202537" w:rsidRPr="00A600AB">
        <w:t xml:space="preserve">IID </w:t>
      </w:r>
      <w:r w:rsidR="00202537">
        <w:t>s</w:t>
      </w:r>
      <w:r w:rsidR="00202537" w:rsidRPr="00A600AB">
        <w:t>cenario</w:t>
      </w:r>
      <w:r w:rsidR="00202537">
        <w:t>.</w:t>
      </w:r>
      <w:r w:rsidR="00202537">
        <w:br/>
      </w:r>
    </w:p>
    <w:p w14:paraId="07475EF4" w14:textId="77777777" w:rsidR="006626CA" w:rsidRPr="006626CA" w:rsidRDefault="006626CA" w:rsidP="006626CA"/>
    <w:p w14:paraId="0DE5F598" w14:textId="7CF973F7" w:rsidR="002F14C8" w:rsidRDefault="002F14C8" w:rsidP="002F14C8">
      <w:pPr>
        <w:pStyle w:val="Heading3"/>
      </w:pPr>
      <w:bookmarkStart w:id="100" w:name="_Toc177563428"/>
      <w:r>
        <w:t>10.4.3.</w:t>
      </w:r>
      <w:r>
        <w:tab/>
        <w:t>Medical</w:t>
      </w:r>
      <w:r w:rsidRPr="002F14C8">
        <w:t xml:space="preserve"> IID</w:t>
      </w:r>
      <w:bookmarkEnd w:id="100"/>
    </w:p>
    <w:p w14:paraId="40D0904F" w14:textId="193B0C09" w:rsidR="006626CA" w:rsidRPr="004456B7" w:rsidRDefault="006626CA" w:rsidP="006626CA">
      <w:pPr>
        <w:pStyle w:val="BodyText"/>
      </w:pPr>
      <w:r w:rsidRPr="00AD41EA">
        <w:t>The calculations and results for this scenario are shown in Figure 10.4.</w:t>
      </w:r>
      <w:r>
        <w:t>3</w:t>
      </w:r>
      <w:r w:rsidRPr="00AD41EA">
        <w:t xml:space="preserve"> and Table 10.4.</w:t>
      </w:r>
      <w:r>
        <w:t>3</w:t>
      </w:r>
      <w:r w:rsidRPr="00AD41EA">
        <w:t>, respectively</w:t>
      </w:r>
      <w:r>
        <w:t>.</w:t>
      </w:r>
    </w:p>
    <w:p w14:paraId="76CD660A" w14:textId="77777777" w:rsidR="006626CA" w:rsidRPr="006626CA" w:rsidRDefault="006626CA" w:rsidP="006626CA"/>
    <w:p w14:paraId="4A0B8DD4" w14:textId="0142111F" w:rsidR="002F14C8" w:rsidRDefault="002F14C8" w:rsidP="002F14C8">
      <w:pPr>
        <w:pStyle w:val="Heading3"/>
      </w:pPr>
      <w:bookmarkStart w:id="101" w:name="_Toc177563429"/>
      <w:r>
        <w:t>10.4.4.</w:t>
      </w:r>
      <w:r>
        <w:tab/>
        <w:t>Medical N</w:t>
      </w:r>
      <w:r w:rsidRPr="002F14C8">
        <w:t>on-IID</w:t>
      </w:r>
      <w:bookmarkEnd w:id="101"/>
    </w:p>
    <w:p w14:paraId="663201DB" w14:textId="675FB9E5" w:rsidR="006626CA" w:rsidRDefault="006626CA" w:rsidP="006626CA">
      <w:pPr>
        <w:pStyle w:val="BodyText"/>
      </w:pPr>
      <w:r>
        <w:t>The calculations and results for this scenario are depicted in Figure 10.4.</w:t>
      </w:r>
      <w:r>
        <w:t>4</w:t>
      </w:r>
      <w:r>
        <w:t xml:space="preserve"> and Table 10.4.</w:t>
      </w:r>
      <w:r>
        <w:t xml:space="preserve">4, </w:t>
      </w:r>
      <w:r>
        <w:t>respectively.</w:t>
      </w:r>
    </w:p>
    <w:p w14:paraId="06402758" w14:textId="77777777" w:rsidR="006626CA" w:rsidRPr="006626CA" w:rsidRDefault="006626CA" w:rsidP="006626CA"/>
    <w:p w14:paraId="30FDA66A" w14:textId="77777777" w:rsidR="002F14C8" w:rsidRPr="002F14C8" w:rsidRDefault="002F14C8" w:rsidP="002F14C8"/>
    <w:p w14:paraId="7D26CE7F" w14:textId="77777777" w:rsidR="00921B67" w:rsidRPr="00921B67" w:rsidRDefault="00921B67" w:rsidP="00921B67"/>
    <w:p w14:paraId="71F4DDC7" w14:textId="77777777" w:rsidR="00906F40" w:rsidRPr="00906F40" w:rsidRDefault="00906F40" w:rsidP="00906F40"/>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F6FA6C" w14:textId="77777777" w:rsidR="001B6413" w:rsidRDefault="001B6413" w:rsidP="0010394F">
      <w:r>
        <w:separator/>
      </w:r>
    </w:p>
  </w:endnote>
  <w:endnote w:type="continuationSeparator" w:id="0">
    <w:p w14:paraId="5EA279C6" w14:textId="77777777" w:rsidR="001B6413" w:rsidRDefault="001B6413"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82FD42" w14:textId="77777777" w:rsidR="001B6413" w:rsidRDefault="001B6413" w:rsidP="0010394F">
      <w:r>
        <w:separator/>
      </w:r>
    </w:p>
  </w:footnote>
  <w:footnote w:type="continuationSeparator" w:id="0">
    <w:p w14:paraId="6EECE5C1" w14:textId="77777777" w:rsidR="001B6413" w:rsidRDefault="001B6413"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2FCE"/>
    <w:rsid w:val="000364A8"/>
    <w:rsid w:val="00036F8C"/>
    <w:rsid w:val="000409AC"/>
    <w:rsid w:val="000410A7"/>
    <w:rsid w:val="000424D5"/>
    <w:rsid w:val="00042902"/>
    <w:rsid w:val="00042CBE"/>
    <w:rsid w:val="00042F6D"/>
    <w:rsid w:val="000439F1"/>
    <w:rsid w:val="000452AF"/>
    <w:rsid w:val="000502E7"/>
    <w:rsid w:val="00050D2D"/>
    <w:rsid w:val="00050E7B"/>
    <w:rsid w:val="00052FFB"/>
    <w:rsid w:val="000541D6"/>
    <w:rsid w:val="0005444E"/>
    <w:rsid w:val="000577F3"/>
    <w:rsid w:val="0006025A"/>
    <w:rsid w:val="00060F66"/>
    <w:rsid w:val="00062195"/>
    <w:rsid w:val="00065809"/>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3842"/>
    <w:rsid w:val="000F5FA1"/>
    <w:rsid w:val="00101D2B"/>
    <w:rsid w:val="0010224E"/>
    <w:rsid w:val="00102E46"/>
    <w:rsid w:val="0010394F"/>
    <w:rsid w:val="0010651D"/>
    <w:rsid w:val="00110151"/>
    <w:rsid w:val="00112275"/>
    <w:rsid w:val="001137F6"/>
    <w:rsid w:val="0011485A"/>
    <w:rsid w:val="00115A5F"/>
    <w:rsid w:val="00116F50"/>
    <w:rsid w:val="001179B6"/>
    <w:rsid w:val="00121AEC"/>
    <w:rsid w:val="001220D6"/>
    <w:rsid w:val="00123369"/>
    <w:rsid w:val="001236FB"/>
    <w:rsid w:val="00126DC7"/>
    <w:rsid w:val="00127567"/>
    <w:rsid w:val="00131AB9"/>
    <w:rsid w:val="00132548"/>
    <w:rsid w:val="00132F59"/>
    <w:rsid w:val="00134CC9"/>
    <w:rsid w:val="00141484"/>
    <w:rsid w:val="0014220C"/>
    <w:rsid w:val="001423CE"/>
    <w:rsid w:val="00143956"/>
    <w:rsid w:val="00145C7E"/>
    <w:rsid w:val="00146588"/>
    <w:rsid w:val="00151313"/>
    <w:rsid w:val="00152110"/>
    <w:rsid w:val="0015770E"/>
    <w:rsid w:val="0016297E"/>
    <w:rsid w:val="001633EF"/>
    <w:rsid w:val="00164830"/>
    <w:rsid w:val="00171D73"/>
    <w:rsid w:val="00174E8D"/>
    <w:rsid w:val="00177FEA"/>
    <w:rsid w:val="00181311"/>
    <w:rsid w:val="001817D0"/>
    <w:rsid w:val="001832CE"/>
    <w:rsid w:val="00184E1C"/>
    <w:rsid w:val="00187572"/>
    <w:rsid w:val="0019438D"/>
    <w:rsid w:val="001954F5"/>
    <w:rsid w:val="001967C4"/>
    <w:rsid w:val="0019745F"/>
    <w:rsid w:val="001A18E5"/>
    <w:rsid w:val="001A1D63"/>
    <w:rsid w:val="001A2B29"/>
    <w:rsid w:val="001A43C7"/>
    <w:rsid w:val="001A6482"/>
    <w:rsid w:val="001A7600"/>
    <w:rsid w:val="001B107B"/>
    <w:rsid w:val="001B3D28"/>
    <w:rsid w:val="001B58EF"/>
    <w:rsid w:val="001B6413"/>
    <w:rsid w:val="001C04CD"/>
    <w:rsid w:val="001C6F34"/>
    <w:rsid w:val="001C788A"/>
    <w:rsid w:val="001C7B47"/>
    <w:rsid w:val="001D0544"/>
    <w:rsid w:val="001D0C28"/>
    <w:rsid w:val="001D1C72"/>
    <w:rsid w:val="001D2408"/>
    <w:rsid w:val="001D2E0C"/>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6AF"/>
    <w:rsid w:val="001F77D7"/>
    <w:rsid w:val="001F7E36"/>
    <w:rsid w:val="00200342"/>
    <w:rsid w:val="00202537"/>
    <w:rsid w:val="0020689F"/>
    <w:rsid w:val="00207BB8"/>
    <w:rsid w:val="00210EA4"/>
    <w:rsid w:val="00211325"/>
    <w:rsid w:val="00212C8C"/>
    <w:rsid w:val="00214798"/>
    <w:rsid w:val="00216ED6"/>
    <w:rsid w:val="0021787F"/>
    <w:rsid w:val="00217EEC"/>
    <w:rsid w:val="00220269"/>
    <w:rsid w:val="002212E0"/>
    <w:rsid w:val="00223189"/>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6493"/>
    <w:rsid w:val="00276D78"/>
    <w:rsid w:val="00282F62"/>
    <w:rsid w:val="002856CF"/>
    <w:rsid w:val="00286231"/>
    <w:rsid w:val="00286C18"/>
    <w:rsid w:val="00287233"/>
    <w:rsid w:val="0028773A"/>
    <w:rsid w:val="00290BB5"/>
    <w:rsid w:val="0029106B"/>
    <w:rsid w:val="00291BA7"/>
    <w:rsid w:val="00295D16"/>
    <w:rsid w:val="00295DD0"/>
    <w:rsid w:val="002979C0"/>
    <w:rsid w:val="00297BD4"/>
    <w:rsid w:val="002A113C"/>
    <w:rsid w:val="002A2098"/>
    <w:rsid w:val="002A405D"/>
    <w:rsid w:val="002A428E"/>
    <w:rsid w:val="002A4751"/>
    <w:rsid w:val="002B0A53"/>
    <w:rsid w:val="002B2180"/>
    <w:rsid w:val="002B4325"/>
    <w:rsid w:val="002C15A4"/>
    <w:rsid w:val="002C33AC"/>
    <w:rsid w:val="002C38F5"/>
    <w:rsid w:val="002C6289"/>
    <w:rsid w:val="002C6606"/>
    <w:rsid w:val="002D14C1"/>
    <w:rsid w:val="002D409D"/>
    <w:rsid w:val="002D576D"/>
    <w:rsid w:val="002D6871"/>
    <w:rsid w:val="002D702E"/>
    <w:rsid w:val="002D7F87"/>
    <w:rsid w:val="002E1BDF"/>
    <w:rsid w:val="002E1CDE"/>
    <w:rsid w:val="002E34ED"/>
    <w:rsid w:val="002E38D1"/>
    <w:rsid w:val="002E7818"/>
    <w:rsid w:val="002E7845"/>
    <w:rsid w:val="002F0530"/>
    <w:rsid w:val="002F0818"/>
    <w:rsid w:val="002F098A"/>
    <w:rsid w:val="002F11BB"/>
    <w:rsid w:val="002F13C2"/>
    <w:rsid w:val="002F14C8"/>
    <w:rsid w:val="002F18EA"/>
    <w:rsid w:val="002F37DB"/>
    <w:rsid w:val="002F3B4B"/>
    <w:rsid w:val="002F4698"/>
    <w:rsid w:val="002F4833"/>
    <w:rsid w:val="002F7CBB"/>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145D"/>
    <w:rsid w:val="003524A8"/>
    <w:rsid w:val="003619ED"/>
    <w:rsid w:val="00361F4B"/>
    <w:rsid w:val="0036304C"/>
    <w:rsid w:val="00364E7E"/>
    <w:rsid w:val="00365C2B"/>
    <w:rsid w:val="0036759C"/>
    <w:rsid w:val="00371B8D"/>
    <w:rsid w:val="00372AD1"/>
    <w:rsid w:val="00376B5F"/>
    <w:rsid w:val="00377323"/>
    <w:rsid w:val="00377B2B"/>
    <w:rsid w:val="00377D0A"/>
    <w:rsid w:val="00380635"/>
    <w:rsid w:val="0038109C"/>
    <w:rsid w:val="00384991"/>
    <w:rsid w:val="00385B87"/>
    <w:rsid w:val="00385EB1"/>
    <w:rsid w:val="00387142"/>
    <w:rsid w:val="003873EB"/>
    <w:rsid w:val="00390D82"/>
    <w:rsid w:val="00392BB0"/>
    <w:rsid w:val="00392FD9"/>
    <w:rsid w:val="003940E9"/>
    <w:rsid w:val="00394293"/>
    <w:rsid w:val="003954EB"/>
    <w:rsid w:val="003961B2"/>
    <w:rsid w:val="0039730C"/>
    <w:rsid w:val="003A012B"/>
    <w:rsid w:val="003A2B99"/>
    <w:rsid w:val="003B243D"/>
    <w:rsid w:val="003B2A4E"/>
    <w:rsid w:val="003B5C69"/>
    <w:rsid w:val="003B5FE2"/>
    <w:rsid w:val="003C4000"/>
    <w:rsid w:val="003C5FA8"/>
    <w:rsid w:val="003D335C"/>
    <w:rsid w:val="003D3DD0"/>
    <w:rsid w:val="003D422A"/>
    <w:rsid w:val="003D5D95"/>
    <w:rsid w:val="003D68E1"/>
    <w:rsid w:val="003D7A85"/>
    <w:rsid w:val="003E0336"/>
    <w:rsid w:val="003E22AB"/>
    <w:rsid w:val="003E3B7E"/>
    <w:rsid w:val="003E51D1"/>
    <w:rsid w:val="003E5EEA"/>
    <w:rsid w:val="003F2B22"/>
    <w:rsid w:val="003F2E0C"/>
    <w:rsid w:val="003F4BBF"/>
    <w:rsid w:val="003F4C2E"/>
    <w:rsid w:val="003F582A"/>
    <w:rsid w:val="003F5EF2"/>
    <w:rsid w:val="004004FE"/>
    <w:rsid w:val="004007A7"/>
    <w:rsid w:val="004014D2"/>
    <w:rsid w:val="00401A07"/>
    <w:rsid w:val="004039FB"/>
    <w:rsid w:val="00404264"/>
    <w:rsid w:val="004046F3"/>
    <w:rsid w:val="004057E0"/>
    <w:rsid w:val="00405E9F"/>
    <w:rsid w:val="00411D8E"/>
    <w:rsid w:val="00415995"/>
    <w:rsid w:val="00416947"/>
    <w:rsid w:val="00416BF1"/>
    <w:rsid w:val="004218BF"/>
    <w:rsid w:val="00422C69"/>
    <w:rsid w:val="00425029"/>
    <w:rsid w:val="00425387"/>
    <w:rsid w:val="004257B7"/>
    <w:rsid w:val="00426D64"/>
    <w:rsid w:val="004313B6"/>
    <w:rsid w:val="00431554"/>
    <w:rsid w:val="0043391C"/>
    <w:rsid w:val="00433AA3"/>
    <w:rsid w:val="00436DE5"/>
    <w:rsid w:val="00437114"/>
    <w:rsid w:val="004375C7"/>
    <w:rsid w:val="0044400A"/>
    <w:rsid w:val="0044418D"/>
    <w:rsid w:val="004445C5"/>
    <w:rsid w:val="004456B7"/>
    <w:rsid w:val="00445CD7"/>
    <w:rsid w:val="00451FD4"/>
    <w:rsid w:val="004536C8"/>
    <w:rsid w:val="0045507D"/>
    <w:rsid w:val="00456ECA"/>
    <w:rsid w:val="0046032A"/>
    <w:rsid w:val="0046093A"/>
    <w:rsid w:val="004640E8"/>
    <w:rsid w:val="004679F3"/>
    <w:rsid w:val="00467F04"/>
    <w:rsid w:val="00470F3D"/>
    <w:rsid w:val="0047134D"/>
    <w:rsid w:val="00473767"/>
    <w:rsid w:val="00474A1B"/>
    <w:rsid w:val="00474BC3"/>
    <w:rsid w:val="004759FD"/>
    <w:rsid w:val="00476C0F"/>
    <w:rsid w:val="00484273"/>
    <w:rsid w:val="00486E60"/>
    <w:rsid w:val="0048718E"/>
    <w:rsid w:val="00492718"/>
    <w:rsid w:val="00493004"/>
    <w:rsid w:val="00496775"/>
    <w:rsid w:val="00497E52"/>
    <w:rsid w:val="004A1387"/>
    <w:rsid w:val="004A7D5B"/>
    <w:rsid w:val="004B0019"/>
    <w:rsid w:val="004B069B"/>
    <w:rsid w:val="004B07BB"/>
    <w:rsid w:val="004B0ABD"/>
    <w:rsid w:val="004C2EAB"/>
    <w:rsid w:val="004C2EBF"/>
    <w:rsid w:val="004C312C"/>
    <w:rsid w:val="004C512D"/>
    <w:rsid w:val="004C57AC"/>
    <w:rsid w:val="004C63DA"/>
    <w:rsid w:val="004C6FDF"/>
    <w:rsid w:val="004D166F"/>
    <w:rsid w:val="004D2E95"/>
    <w:rsid w:val="004D509B"/>
    <w:rsid w:val="004D5B3E"/>
    <w:rsid w:val="004D6B24"/>
    <w:rsid w:val="004D72DE"/>
    <w:rsid w:val="004E5049"/>
    <w:rsid w:val="004E552F"/>
    <w:rsid w:val="004E615E"/>
    <w:rsid w:val="004F1B67"/>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360E9"/>
    <w:rsid w:val="0053719F"/>
    <w:rsid w:val="00537863"/>
    <w:rsid w:val="00537AB5"/>
    <w:rsid w:val="00540842"/>
    <w:rsid w:val="00541B0C"/>
    <w:rsid w:val="00542F0D"/>
    <w:rsid w:val="00544EFB"/>
    <w:rsid w:val="005470B6"/>
    <w:rsid w:val="00550EB7"/>
    <w:rsid w:val="00554CD6"/>
    <w:rsid w:val="005574A6"/>
    <w:rsid w:val="005574D7"/>
    <w:rsid w:val="00560872"/>
    <w:rsid w:val="0056328E"/>
    <w:rsid w:val="00563AA0"/>
    <w:rsid w:val="0056401D"/>
    <w:rsid w:val="005643F9"/>
    <w:rsid w:val="0056480C"/>
    <w:rsid w:val="00564B2E"/>
    <w:rsid w:val="005650D4"/>
    <w:rsid w:val="00566EDD"/>
    <w:rsid w:val="00567346"/>
    <w:rsid w:val="00567D5A"/>
    <w:rsid w:val="005718FA"/>
    <w:rsid w:val="0057192B"/>
    <w:rsid w:val="00572577"/>
    <w:rsid w:val="005732FD"/>
    <w:rsid w:val="00576078"/>
    <w:rsid w:val="005760C9"/>
    <w:rsid w:val="00577D9F"/>
    <w:rsid w:val="005863D1"/>
    <w:rsid w:val="00593307"/>
    <w:rsid w:val="00593668"/>
    <w:rsid w:val="00594387"/>
    <w:rsid w:val="00596513"/>
    <w:rsid w:val="005A08FA"/>
    <w:rsid w:val="005A1180"/>
    <w:rsid w:val="005A3168"/>
    <w:rsid w:val="005A341D"/>
    <w:rsid w:val="005A6EE5"/>
    <w:rsid w:val="005B0686"/>
    <w:rsid w:val="005B0776"/>
    <w:rsid w:val="005B5A0D"/>
    <w:rsid w:val="005B5CB2"/>
    <w:rsid w:val="005C07D5"/>
    <w:rsid w:val="005C23FE"/>
    <w:rsid w:val="005C24FE"/>
    <w:rsid w:val="005C4182"/>
    <w:rsid w:val="005C5D90"/>
    <w:rsid w:val="005C6999"/>
    <w:rsid w:val="005D1D36"/>
    <w:rsid w:val="005D3638"/>
    <w:rsid w:val="005D535E"/>
    <w:rsid w:val="005D5F64"/>
    <w:rsid w:val="005E05D7"/>
    <w:rsid w:val="005E419E"/>
    <w:rsid w:val="005E442D"/>
    <w:rsid w:val="005E5C31"/>
    <w:rsid w:val="005E6411"/>
    <w:rsid w:val="005F00FE"/>
    <w:rsid w:val="005F166D"/>
    <w:rsid w:val="005F4156"/>
    <w:rsid w:val="005F4AAE"/>
    <w:rsid w:val="00601818"/>
    <w:rsid w:val="00602E14"/>
    <w:rsid w:val="00602EB0"/>
    <w:rsid w:val="00602F83"/>
    <w:rsid w:val="00605611"/>
    <w:rsid w:val="006056C0"/>
    <w:rsid w:val="00605C74"/>
    <w:rsid w:val="00607B13"/>
    <w:rsid w:val="0061364B"/>
    <w:rsid w:val="006257B9"/>
    <w:rsid w:val="006262C0"/>
    <w:rsid w:val="0062647E"/>
    <w:rsid w:val="00631652"/>
    <w:rsid w:val="00632459"/>
    <w:rsid w:val="00636BF5"/>
    <w:rsid w:val="00640DEA"/>
    <w:rsid w:val="00641FA2"/>
    <w:rsid w:val="00642BDD"/>
    <w:rsid w:val="006447AD"/>
    <w:rsid w:val="00647B17"/>
    <w:rsid w:val="00650A9B"/>
    <w:rsid w:val="00651194"/>
    <w:rsid w:val="00655CF8"/>
    <w:rsid w:val="006626CA"/>
    <w:rsid w:val="00662AD1"/>
    <w:rsid w:val="006644AE"/>
    <w:rsid w:val="00665195"/>
    <w:rsid w:val="00666929"/>
    <w:rsid w:val="00667EF2"/>
    <w:rsid w:val="0067231B"/>
    <w:rsid w:val="006742C2"/>
    <w:rsid w:val="00680CBF"/>
    <w:rsid w:val="0068232E"/>
    <w:rsid w:val="0068391A"/>
    <w:rsid w:val="00683F17"/>
    <w:rsid w:val="00684E65"/>
    <w:rsid w:val="00693526"/>
    <w:rsid w:val="00693B6E"/>
    <w:rsid w:val="00694783"/>
    <w:rsid w:val="00697805"/>
    <w:rsid w:val="006A2C58"/>
    <w:rsid w:val="006A517D"/>
    <w:rsid w:val="006A55A4"/>
    <w:rsid w:val="006A67CA"/>
    <w:rsid w:val="006B1F5C"/>
    <w:rsid w:val="006B6B27"/>
    <w:rsid w:val="006B6F64"/>
    <w:rsid w:val="006B79E5"/>
    <w:rsid w:val="006C06A7"/>
    <w:rsid w:val="006C0908"/>
    <w:rsid w:val="006C10A5"/>
    <w:rsid w:val="006C24AB"/>
    <w:rsid w:val="006D0480"/>
    <w:rsid w:val="006D1567"/>
    <w:rsid w:val="006E06EA"/>
    <w:rsid w:val="006E1388"/>
    <w:rsid w:val="006F07AB"/>
    <w:rsid w:val="006F09FA"/>
    <w:rsid w:val="006F26FD"/>
    <w:rsid w:val="006F6A1D"/>
    <w:rsid w:val="007024B6"/>
    <w:rsid w:val="0070273F"/>
    <w:rsid w:val="0071010C"/>
    <w:rsid w:val="007108AA"/>
    <w:rsid w:val="00712379"/>
    <w:rsid w:val="007128EC"/>
    <w:rsid w:val="007160D8"/>
    <w:rsid w:val="00720013"/>
    <w:rsid w:val="00720FF0"/>
    <w:rsid w:val="00722D9F"/>
    <w:rsid w:val="0072526F"/>
    <w:rsid w:val="00725CEF"/>
    <w:rsid w:val="007277BA"/>
    <w:rsid w:val="00730AB1"/>
    <w:rsid w:val="0073119A"/>
    <w:rsid w:val="0073203A"/>
    <w:rsid w:val="00732386"/>
    <w:rsid w:val="00732454"/>
    <w:rsid w:val="00732DD4"/>
    <w:rsid w:val="00740ED7"/>
    <w:rsid w:val="007416EC"/>
    <w:rsid w:val="00741B7C"/>
    <w:rsid w:val="00746548"/>
    <w:rsid w:val="00747BBC"/>
    <w:rsid w:val="00750194"/>
    <w:rsid w:val="0075057C"/>
    <w:rsid w:val="00753411"/>
    <w:rsid w:val="00755453"/>
    <w:rsid w:val="007557BD"/>
    <w:rsid w:val="00755E5C"/>
    <w:rsid w:val="007621FE"/>
    <w:rsid w:val="007628B9"/>
    <w:rsid w:val="00763499"/>
    <w:rsid w:val="00765A45"/>
    <w:rsid w:val="00765B9B"/>
    <w:rsid w:val="00766A4F"/>
    <w:rsid w:val="007753A5"/>
    <w:rsid w:val="007761F5"/>
    <w:rsid w:val="007769DD"/>
    <w:rsid w:val="0078450A"/>
    <w:rsid w:val="00784DA1"/>
    <w:rsid w:val="0078553D"/>
    <w:rsid w:val="00786B87"/>
    <w:rsid w:val="0079331B"/>
    <w:rsid w:val="0079454C"/>
    <w:rsid w:val="00794DAC"/>
    <w:rsid w:val="00796F43"/>
    <w:rsid w:val="007A0923"/>
    <w:rsid w:val="007A0CF4"/>
    <w:rsid w:val="007A1F8E"/>
    <w:rsid w:val="007A2289"/>
    <w:rsid w:val="007A714A"/>
    <w:rsid w:val="007A7DD3"/>
    <w:rsid w:val="007B1B7E"/>
    <w:rsid w:val="007B212B"/>
    <w:rsid w:val="007B5378"/>
    <w:rsid w:val="007B6AA8"/>
    <w:rsid w:val="007C0EC8"/>
    <w:rsid w:val="007C5531"/>
    <w:rsid w:val="007C5E18"/>
    <w:rsid w:val="007C69BD"/>
    <w:rsid w:val="007D094F"/>
    <w:rsid w:val="007D23D0"/>
    <w:rsid w:val="007D48C1"/>
    <w:rsid w:val="007E6C26"/>
    <w:rsid w:val="007E6E7A"/>
    <w:rsid w:val="007E747D"/>
    <w:rsid w:val="007F3382"/>
    <w:rsid w:val="007F5CD0"/>
    <w:rsid w:val="00801CFC"/>
    <w:rsid w:val="00803006"/>
    <w:rsid w:val="00805898"/>
    <w:rsid w:val="0081134C"/>
    <w:rsid w:val="00813538"/>
    <w:rsid w:val="00816DA0"/>
    <w:rsid w:val="00820377"/>
    <w:rsid w:val="00820793"/>
    <w:rsid w:val="008226E3"/>
    <w:rsid w:val="00823E13"/>
    <w:rsid w:val="008244C7"/>
    <w:rsid w:val="0082541A"/>
    <w:rsid w:val="008275D0"/>
    <w:rsid w:val="0083164F"/>
    <w:rsid w:val="0083186A"/>
    <w:rsid w:val="00832AA4"/>
    <w:rsid w:val="0083417A"/>
    <w:rsid w:val="00835377"/>
    <w:rsid w:val="008355D3"/>
    <w:rsid w:val="00835840"/>
    <w:rsid w:val="00835CDC"/>
    <w:rsid w:val="00835FCB"/>
    <w:rsid w:val="0083726A"/>
    <w:rsid w:val="00840C55"/>
    <w:rsid w:val="008504CF"/>
    <w:rsid w:val="00854DB6"/>
    <w:rsid w:val="008559CC"/>
    <w:rsid w:val="00856905"/>
    <w:rsid w:val="008607FE"/>
    <w:rsid w:val="00863CB4"/>
    <w:rsid w:val="008651DC"/>
    <w:rsid w:val="008655F8"/>
    <w:rsid w:val="00872865"/>
    <w:rsid w:val="0087289C"/>
    <w:rsid w:val="00873F36"/>
    <w:rsid w:val="00874142"/>
    <w:rsid w:val="0087481F"/>
    <w:rsid w:val="00874BBF"/>
    <w:rsid w:val="00875592"/>
    <w:rsid w:val="00875A51"/>
    <w:rsid w:val="008763E2"/>
    <w:rsid w:val="00876519"/>
    <w:rsid w:val="00876D36"/>
    <w:rsid w:val="008826F3"/>
    <w:rsid w:val="008862DE"/>
    <w:rsid w:val="00887D4D"/>
    <w:rsid w:val="0089130C"/>
    <w:rsid w:val="008916EF"/>
    <w:rsid w:val="008920B7"/>
    <w:rsid w:val="008930D3"/>
    <w:rsid w:val="00893B07"/>
    <w:rsid w:val="008958D6"/>
    <w:rsid w:val="00897290"/>
    <w:rsid w:val="00897CC6"/>
    <w:rsid w:val="008A1799"/>
    <w:rsid w:val="008A3DA9"/>
    <w:rsid w:val="008A3E50"/>
    <w:rsid w:val="008A623A"/>
    <w:rsid w:val="008B2B87"/>
    <w:rsid w:val="008B489C"/>
    <w:rsid w:val="008B4D04"/>
    <w:rsid w:val="008B4F15"/>
    <w:rsid w:val="008C2AB9"/>
    <w:rsid w:val="008C44A4"/>
    <w:rsid w:val="008C68C8"/>
    <w:rsid w:val="008D12BE"/>
    <w:rsid w:val="008E0947"/>
    <w:rsid w:val="008E13D9"/>
    <w:rsid w:val="008E28A3"/>
    <w:rsid w:val="008E4FE5"/>
    <w:rsid w:val="008E59F2"/>
    <w:rsid w:val="008E653D"/>
    <w:rsid w:val="008E7112"/>
    <w:rsid w:val="008F0A27"/>
    <w:rsid w:val="008F6F24"/>
    <w:rsid w:val="00900F8B"/>
    <w:rsid w:val="00901911"/>
    <w:rsid w:val="0090505E"/>
    <w:rsid w:val="00905CE8"/>
    <w:rsid w:val="00906262"/>
    <w:rsid w:val="0090698B"/>
    <w:rsid w:val="00906F40"/>
    <w:rsid w:val="00907992"/>
    <w:rsid w:val="00910DDE"/>
    <w:rsid w:val="00914207"/>
    <w:rsid w:val="00914836"/>
    <w:rsid w:val="00914CA9"/>
    <w:rsid w:val="00921B67"/>
    <w:rsid w:val="009224A1"/>
    <w:rsid w:val="009239AE"/>
    <w:rsid w:val="00925A16"/>
    <w:rsid w:val="00927337"/>
    <w:rsid w:val="0093176E"/>
    <w:rsid w:val="00932450"/>
    <w:rsid w:val="00932A84"/>
    <w:rsid w:val="009354DB"/>
    <w:rsid w:val="00935B16"/>
    <w:rsid w:val="00937BB9"/>
    <w:rsid w:val="009408E3"/>
    <w:rsid w:val="009446C4"/>
    <w:rsid w:val="00945E46"/>
    <w:rsid w:val="00947886"/>
    <w:rsid w:val="00952411"/>
    <w:rsid w:val="00952F88"/>
    <w:rsid w:val="00957630"/>
    <w:rsid w:val="00960048"/>
    <w:rsid w:val="00960283"/>
    <w:rsid w:val="00980BA8"/>
    <w:rsid w:val="00986E2B"/>
    <w:rsid w:val="00990CA0"/>
    <w:rsid w:val="00991C83"/>
    <w:rsid w:val="009950F9"/>
    <w:rsid w:val="009968E4"/>
    <w:rsid w:val="009A0A18"/>
    <w:rsid w:val="009A17F1"/>
    <w:rsid w:val="009A1A6D"/>
    <w:rsid w:val="009A1BC3"/>
    <w:rsid w:val="009A23D0"/>
    <w:rsid w:val="009A401B"/>
    <w:rsid w:val="009A4EA0"/>
    <w:rsid w:val="009A4F2D"/>
    <w:rsid w:val="009A6527"/>
    <w:rsid w:val="009A6D5A"/>
    <w:rsid w:val="009A73FA"/>
    <w:rsid w:val="009B0F6F"/>
    <w:rsid w:val="009B4897"/>
    <w:rsid w:val="009B4A34"/>
    <w:rsid w:val="009B5714"/>
    <w:rsid w:val="009B5EBF"/>
    <w:rsid w:val="009B6D28"/>
    <w:rsid w:val="009B70BD"/>
    <w:rsid w:val="009B7E98"/>
    <w:rsid w:val="009C413E"/>
    <w:rsid w:val="009D59D3"/>
    <w:rsid w:val="009D5F4F"/>
    <w:rsid w:val="009E14CC"/>
    <w:rsid w:val="009E1BF3"/>
    <w:rsid w:val="009E2CDC"/>
    <w:rsid w:val="009E34E4"/>
    <w:rsid w:val="009E3BA6"/>
    <w:rsid w:val="009E5191"/>
    <w:rsid w:val="009E595B"/>
    <w:rsid w:val="009E5E33"/>
    <w:rsid w:val="009E6185"/>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0263"/>
    <w:rsid w:val="00A45E83"/>
    <w:rsid w:val="00A46D6D"/>
    <w:rsid w:val="00A47F76"/>
    <w:rsid w:val="00A50DEB"/>
    <w:rsid w:val="00A576C2"/>
    <w:rsid w:val="00A57812"/>
    <w:rsid w:val="00A600AB"/>
    <w:rsid w:val="00A62E5C"/>
    <w:rsid w:val="00A63479"/>
    <w:rsid w:val="00A65B46"/>
    <w:rsid w:val="00A67C6B"/>
    <w:rsid w:val="00A70EDB"/>
    <w:rsid w:val="00A740B1"/>
    <w:rsid w:val="00A7422F"/>
    <w:rsid w:val="00A75AA4"/>
    <w:rsid w:val="00A7727E"/>
    <w:rsid w:val="00A77FB2"/>
    <w:rsid w:val="00A80F1A"/>
    <w:rsid w:val="00A81853"/>
    <w:rsid w:val="00A82399"/>
    <w:rsid w:val="00A82A7B"/>
    <w:rsid w:val="00A83436"/>
    <w:rsid w:val="00A83617"/>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41EA"/>
    <w:rsid w:val="00AD6B08"/>
    <w:rsid w:val="00AE036A"/>
    <w:rsid w:val="00AE3409"/>
    <w:rsid w:val="00AE4AC5"/>
    <w:rsid w:val="00B0110F"/>
    <w:rsid w:val="00B03CEA"/>
    <w:rsid w:val="00B14850"/>
    <w:rsid w:val="00B1562E"/>
    <w:rsid w:val="00B15EA7"/>
    <w:rsid w:val="00B16A73"/>
    <w:rsid w:val="00B17031"/>
    <w:rsid w:val="00B2078F"/>
    <w:rsid w:val="00B20B92"/>
    <w:rsid w:val="00B2286C"/>
    <w:rsid w:val="00B23138"/>
    <w:rsid w:val="00B23FD9"/>
    <w:rsid w:val="00B242A1"/>
    <w:rsid w:val="00B2463D"/>
    <w:rsid w:val="00B254F1"/>
    <w:rsid w:val="00B30158"/>
    <w:rsid w:val="00B30291"/>
    <w:rsid w:val="00B312B5"/>
    <w:rsid w:val="00B328AC"/>
    <w:rsid w:val="00B33729"/>
    <w:rsid w:val="00B33CF9"/>
    <w:rsid w:val="00B3405D"/>
    <w:rsid w:val="00B41193"/>
    <w:rsid w:val="00B41F02"/>
    <w:rsid w:val="00B44D76"/>
    <w:rsid w:val="00B4504C"/>
    <w:rsid w:val="00B45C9C"/>
    <w:rsid w:val="00B528F6"/>
    <w:rsid w:val="00B52E4F"/>
    <w:rsid w:val="00B609DC"/>
    <w:rsid w:val="00B62466"/>
    <w:rsid w:val="00B64C89"/>
    <w:rsid w:val="00B650B0"/>
    <w:rsid w:val="00B65B2A"/>
    <w:rsid w:val="00B6700A"/>
    <w:rsid w:val="00B70868"/>
    <w:rsid w:val="00B70C73"/>
    <w:rsid w:val="00B7192F"/>
    <w:rsid w:val="00B769C6"/>
    <w:rsid w:val="00B76B55"/>
    <w:rsid w:val="00B80798"/>
    <w:rsid w:val="00B8184A"/>
    <w:rsid w:val="00B81EC1"/>
    <w:rsid w:val="00B822E4"/>
    <w:rsid w:val="00B82BE2"/>
    <w:rsid w:val="00B83966"/>
    <w:rsid w:val="00B85AD3"/>
    <w:rsid w:val="00B8680B"/>
    <w:rsid w:val="00B96A6A"/>
    <w:rsid w:val="00B97B5B"/>
    <w:rsid w:val="00BA15EA"/>
    <w:rsid w:val="00BA187F"/>
    <w:rsid w:val="00BA4AE6"/>
    <w:rsid w:val="00BA4BAD"/>
    <w:rsid w:val="00BA5070"/>
    <w:rsid w:val="00BA677E"/>
    <w:rsid w:val="00BA79FC"/>
    <w:rsid w:val="00BB0170"/>
    <w:rsid w:val="00BB523E"/>
    <w:rsid w:val="00BB563B"/>
    <w:rsid w:val="00BB668D"/>
    <w:rsid w:val="00BB69BC"/>
    <w:rsid w:val="00BC2086"/>
    <w:rsid w:val="00BC318D"/>
    <w:rsid w:val="00BC4D13"/>
    <w:rsid w:val="00BC5E78"/>
    <w:rsid w:val="00BD10DD"/>
    <w:rsid w:val="00BD17D0"/>
    <w:rsid w:val="00BD47FB"/>
    <w:rsid w:val="00BD4EA7"/>
    <w:rsid w:val="00BD56E7"/>
    <w:rsid w:val="00BD5EB8"/>
    <w:rsid w:val="00BD6E41"/>
    <w:rsid w:val="00BE3D00"/>
    <w:rsid w:val="00BE4E0D"/>
    <w:rsid w:val="00BE5D55"/>
    <w:rsid w:val="00BE7693"/>
    <w:rsid w:val="00BF143F"/>
    <w:rsid w:val="00BF2671"/>
    <w:rsid w:val="00BF5C5D"/>
    <w:rsid w:val="00C00B5B"/>
    <w:rsid w:val="00C00F05"/>
    <w:rsid w:val="00C032BB"/>
    <w:rsid w:val="00C03772"/>
    <w:rsid w:val="00C04A43"/>
    <w:rsid w:val="00C060ED"/>
    <w:rsid w:val="00C07043"/>
    <w:rsid w:val="00C111E6"/>
    <w:rsid w:val="00C13930"/>
    <w:rsid w:val="00C16747"/>
    <w:rsid w:val="00C17198"/>
    <w:rsid w:val="00C214FD"/>
    <w:rsid w:val="00C21D9C"/>
    <w:rsid w:val="00C21ECE"/>
    <w:rsid w:val="00C22E4C"/>
    <w:rsid w:val="00C25DB1"/>
    <w:rsid w:val="00C27A0E"/>
    <w:rsid w:val="00C27F73"/>
    <w:rsid w:val="00C32CEB"/>
    <w:rsid w:val="00C340D6"/>
    <w:rsid w:val="00C37974"/>
    <w:rsid w:val="00C406C4"/>
    <w:rsid w:val="00C41C37"/>
    <w:rsid w:val="00C44985"/>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15F9"/>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793"/>
    <w:rsid w:val="00CB3E9A"/>
    <w:rsid w:val="00CB41B5"/>
    <w:rsid w:val="00CB4684"/>
    <w:rsid w:val="00CB5AC3"/>
    <w:rsid w:val="00CB7F9D"/>
    <w:rsid w:val="00CC1B5D"/>
    <w:rsid w:val="00CC4DB4"/>
    <w:rsid w:val="00CC748A"/>
    <w:rsid w:val="00CD0C71"/>
    <w:rsid w:val="00CD1246"/>
    <w:rsid w:val="00CD46E9"/>
    <w:rsid w:val="00CD528D"/>
    <w:rsid w:val="00CE06AF"/>
    <w:rsid w:val="00CE1A44"/>
    <w:rsid w:val="00CE2F0B"/>
    <w:rsid w:val="00CE6B70"/>
    <w:rsid w:val="00CF25AB"/>
    <w:rsid w:val="00CF60A6"/>
    <w:rsid w:val="00CF68DA"/>
    <w:rsid w:val="00CF7A0D"/>
    <w:rsid w:val="00D0194A"/>
    <w:rsid w:val="00D04B1D"/>
    <w:rsid w:val="00D04CF8"/>
    <w:rsid w:val="00D05D41"/>
    <w:rsid w:val="00D06352"/>
    <w:rsid w:val="00D11090"/>
    <w:rsid w:val="00D11C04"/>
    <w:rsid w:val="00D11D7D"/>
    <w:rsid w:val="00D1382B"/>
    <w:rsid w:val="00D15608"/>
    <w:rsid w:val="00D162F7"/>
    <w:rsid w:val="00D16726"/>
    <w:rsid w:val="00D16E0E"/>
    <w:rsid w:val="00D20BF5"/>
    <w:rsid w:val="00D22493"/>
    <w:rsid w:val="00D2280A"/>
    <w:rsid w:val="00D2418F"/>
    <w:rsid w:val="00D26F33"/>
    <w:rsid w:val="00D33928"/>
    <w:rsid w:val="00D359EE"/>
    <w:rsid w:val="00D36FDD"/>
    <w:rsid w:val="00D37C10"/>
    <w:rsid w:val="00D411DC"/>
    <w:rsid w:val="00D42C46"/>
    <w:rsid w:val="00D42C5A"/>
    <w:rsid w:val="00D45FE9"/>
    <w:rsid w:val="00D47302"/>
    <w:rsid w:val="00D52488"/>
    <w:rsid w:val="00D526E3"/>
    <w:rsid w:val="00D55A7E"/>
    <w:rsid w:val="00D55FCA"/>
    <w:rsid w:val="00D568C0"/>
    <w:rsid w:val="00D63E4A"/>
    <w:rsid w:val="00D661AB"/>
    <w:rsid w:val="00D66A62"/>
    <w:rsid w:val="00D71031"/>
    <w:rsid w:val="00D72B0A"/>
    <w:rsid w:val="00D75ABE"/>
    <w:rsid w:val="00D80BF5"/>
    <w:rsid w:val="00D81C28"/>
    <w:rsid w:val="00D847B4"/>
    <w:rsid w:val="00D85D91"/>
    <w:rsid w:val="00D86409"/>
    <w:rsid w:val="00D90F96"/>
    <w:rsid w:val="00D92A33"/>
    <w:rsid w:val="00D92B77"/>
    <w:rsid w:val="00D92E52"/>
    <w:rsid w:val="00D94409"/>
    <w:rsid w:val="00D95E33"/>
    <w:rsid w:val="00DA0192"/>
    <w:rsid w:val="00DA0B5E"/>
    <w:rsid w:val="00DA22E3"/>
    <w:rsid w:val="00DA3E30"/>
    <w:rsid w:val="00DA43FB"/>
    <w:rsid w:val="00DA58FF"/>
    <w:rsid w:val="00DA734F"/>
    <w:rsid w:val="00DB2C81"/>
    <w:rsid w:val="00DB487C"/>
    <w:rsid w:val="00DB7D76"/>
    <w:rsid w:val="00DC1668"/>
    <w:rsid w:val="00DC2217"/>
    <w:rsid w:val="00DC339C"/>
    <w:rsid w:val="00DC3515"/>
    <w:rsid w:val="00DC4AA3"/>
    <w:rsid w:val="00DC6784"/>
    <w:rsid w:val="00DC7483"/>
    <w:rsid w:val="00DC790C"/>
    <w:rsid w:val="00DD0DF3"/>
    <w:rsid w:val="00DD10C1"/>
    <w:rsid w:val="00DD14E0"/>
    <w:rsid w:val="00DD401A"/>
    <w:rsid w:val="00DD5B1F"/>
    <w:rsid w:val="00DD5CD5"/>
    <w:rsid w:val="00DD5F6F"/>
    <w:rsid w:val="00DE093C"/>
    <w:rsid w:val="00DE2407"/>
    <w:rsid w:val="00DE39A5"/>
    <w:rsid w:val="00DE5677"/>
    <w:rsid w:val="00DE6DF8"/>
    <w:rsid w:val="00DF3F57"/>
    <w:rsid w:val="00DF4A56"/>
    <w:rsid w:val="00DF53B7"/>
    <w:rsid w:val="00E023A5"/>
    <w:rsid w:val="00E03FF4"/>
    <w:rsid w:val="00E0623D"/>
    <w:rsid w:val="00E076AB"/>
    <w:rsid w:val="00E11E17"/>
    <w:rsid w:val="00E1468F"/>
    <w:rsid w:val="00E14A30"/>
    <w:rsid w:val="00E16254"/>
    <w:rsid w:val="00E167A6"/>
    <w:rsid w:val="00E229E3"/>
    <w:rsid w:val="00E23988"/>
    <w:rsid w:val="00E24390"/>
    <w:rsid w:val="00E244F2"/>
    <w:rsid w:val="00E24990"/>
    <w:rsid w:val="00E25027"/>
    <w:rsid w:val="00E25146"/>
    <w:rsid w:val="00E30A9D"/>
    <w:rsid w:val="00E31E47"/>
    <w:rsid w:val="00E32B40"/>
    <w:rsid w:val="00E335C6"/>
    <w:rsid w:val="00E33852"/>
    <w:rsid w:val="00E346B5"/>
    <w:rsid w:val="00E37C3F"/>
    <w:rsid w:val="00E42D01"/>
    <w:rsid w:val="00E42F18"/>
    <w:rsid w:val="00E433A0"/>
    <w:rsid w:val="00E47141"/>
    <w:rsid w:val="00E50811"/>
    <w:rsid w:val="00E51AAD"/>
    <w:rsid w:val="00E51F63"/>
    <w:rsid w:val="00E5517D"/>
    <w:rsid w:val="00E55CE4"/>
    <w:rsid w:val="00E57CB5"/>
    <w:rsid w:val="00E63E42"/>
    <w:rsid w:val="00E657FB"/>
    <w:rsid w:val="00E66256"/>
    <w:rsid w:val="00E6720F"/>
    <w:rsid w:val="00E67595"/>
    <w:rsid w:val="00E6789E"/>
    <w:rsid w:val="00E7159F"/>
    <w:rsid w:val="00E7195E"/>
    <w:rsid w:val="00E72959"/>
    <w:rsid w:val="00E74BFF"/>
    <w:rsid w:val="00E76223"/>
    <w:rsid w:val="00E77940"/>
    <w:rsid w:val="00E81053"/>
    <w:rsid w:val="00E81D31"/>
    <w:rsid w:val="00E823FE"/>
    <w:rsid w:val="00E83838"/>
    <w:rsid w:val="00E846EE"/>
    <w:rsid w:val="00E84B19"/>
    <w:rsid w:val="00E9095A"/>
    <w:rsid w:val="00E92162"/>
    <w:rsid w:val="00E942E7"/>
    <w:rsid w:val="00E9466F"/>
    <w:rsid w:val="00E95652"/>
    <w:rsid w:val="00E97EDB"/>
    <w:rsid w:val="00EA17FF"/>
    <w:rsid w:val="00EA2DE7"/>
    <w:rsid w:val="00EA5CEB"/>
    <w:rsid w:val="00EA7115"/>
    <w:rsid w:val="00EB1DA6"/>
    <w:rsid w:val="00EB6E70"/>
    <w:rsid w:val="00EC156D"/>
    <w:rsid w:val="00EC2A23"/>
    <w:rsid w:val="00EC361B"/>
    <w:rsid w:val="00EC58BD"/>
    <w:rsid w:val="00EC6060"/>
    <w:rsid w:val="00EC7B96"/>
    <w:rsid w:val="00ED5D99"/>
    <w:rsid w:val="00EE12C8"/>
    <w:rsid w:val="00EE3489"/>
    <w:rsid w:val="00EE5BE9"/>
    <w:rsid w:val="00EF008A"/>
    <w:rsid w:val="00EF040C"/>
    <w:rsid w:val="00EF47D0"/>
    <w:rsid w:val="00EF63C5"/>
    <w:rsid w:val="00EF65CF"/>
    <w:rsid w:val="00EF7AA1"/>
    <w:rsid w:val="00F015BA"/>
    <w:rsid w:val="00F01AA5"/>
    <w:rsid w:val="00F03426"/>
    <w:rsid w:val="00F04FFC"/>
    <w:rsid w:val="00F063D6"/>
    <w:rsid w:val="00F06AC4"/>
    <w:rsid w:val="00F14439"/>
    <w:rsid w:val="00F1592B"/>
    <w:rsid w:val="00F15E5A"/>
    <w:rsid w:val="00F21361"/>
    <w:rsid w:val="00F22883"/>
    <w:rsid w:val="00F23CD1"/>
    <w:rsid w:val="00F24A18"/>
    <w:rsid w:val="00F3095F"/>
    <w:rsid w:val="00F30A9B"/>
    <w:rsid w:val="00F30F18"/>
    <w:rsid w:val="00F31B45"/>
    <w:rsid w:val="00F36DB9"/>
    <w:rsid w:val="00F373BD"/>
    <w:rsid w:val="00F37C51"/>
    <w:rsid w:val="00F411DB"/>
    <w:rsid w:val="00F511D9"/>
    <w:rsid w:val="00F528FC"/>
    <w:rsid w:val="00F55C05"/>
    <w:rsid w:val="00F57C0C"/>
    <w:rsid w:val="00F67731"/>
    <w:rsid w:val="00F71495"/>
    <w:rsid w:val="00F75B03"/>
    <w:rsid w:val="00F75B92"/>
    <w:rsid w:val="00F83B3D"/>
    <w:rsid w:val="00F85782"/>
    <w:rsid w:val="00F85B37"/>
    <w:rsid w:val="00F86D26"/>
    <w:rsid w:val="00F873D7"/>
    <w:rsid w:val="00F932BA"/>
    <w:rsid w:val="00F96E42"/>
    <w:rsid w:val="00FA0385"/>
    <w:rsid w:val="00FA0B67"/>
    <w:rsid w:val="00FA2D19"/>
    <w:rsid w:val="00FA340E"/>
    <w:rsid w:val="00FA3DAE"/>
    <w:rsid w:val="00FA44E3"/>
    <w:rsid w:val="00FA4FDE"/>
    <w:rsid w:val="00FA6139"/>
    <w:rsid w:val="00FA63F5"/>
    <w:rsid w:val="00FA6BFF"/>
    <w:rsid w:val="00FA7F43"/>
    <w:rsid w:val="00FB3BA3"/>
    <w:rsid w:val="00FB6E41"/>
    <w:rsid w:val="00FB7B7D"/>
    <w:rsid w:val="00FB7E4C"/>
    <w:rsid w:val="00FC005C"/>
    <w:rsid w:val="00FC36BF"/>
    <w:rsid w:val="00FC3E6D"/>
    <w:rsid w:val="00FC5373"/>
    <w:rsid w:val="00FC7E15"/>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hyperlink" Target="https://github.com/adap/flower" TargetMode="External"/><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image" Target="media/image8.png"/><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github.com/JoseRicoCct/Capstone_MScData_Sept23_SB/tree/main/FLServer" TargetMode="External"/><Relationship Id="rId79" Type="http://schemas.openxmlformats.org/officeDocument/2006/relationships/hyperlink" Target="http://www.youtube.com" TargetMode="Externa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hyperlink" Target="http://www.youtube.com"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jpeg"/><Relationship Id="rId64" Type="http://schemas.openxmlformats.org/officeDocument/2006/relationships/image" Target="media/image56.png"/><Relationship Id="rId69" Type="http://schemas.openxmlformats.org/officeDocument/2006/relationships/hyperlink" Target="https://github.com/JoseRicoCct/Capstone_MScData_Sept23_SB/tree/main/EvaluationFLFrameworks/1.PySyft" TargetMode="External"/><Relationship Id="rId80" Type="http://schemas.openxmlformats.org/officeDocument/2006/relationships/hyperlink" Target="https://www.youtube.com/watch?v=FrgVummLNbU" TargetMode="External"/><Relationship Id="rId85" Type="http://schemas.openxmlformats.org/officeDocument/2006/relationships/image" Target="media/image58.png"/><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hyperlink" Target="https://github.com/FedML-AI/FedML"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hyperlink" Target="https://github.com/JoseRicoCct/Capstone_MScData_Sept23_SB/tree/main/EvaluationFLFrameworks/2.FATE" TargetMode="External"/><Relationship Id="rId75" Type="http://schemas.openxmlformats.org/officeDocument/2006/relationships/hyperlink" Target="https://www.tensorflow.org/datasets/catalog/mnist" TargetMode="External"/><Relationship Id="rId83" Type="http://schemas.openxmlformats.org/officeDocument/2006/relationships/hyperlink" Target="http://www.youtube.com" TargetMode="External"/><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yperlink" Target="http://www.agilemanifesto.org" TargetMode="External"/><Relationship Id="rId73" Type="http://schemas.openxmlformats.org/officeDocument/2006/relationships/hyperlink" Target="https://github.com/JoseRicoCct/Capstone_MScData_Sept23_SB/tree/main/EvaluationFLFrameworks/5.TensorflowFederated" TargetMode="External"/><Relationship Id="rId78" Type="http://schemas.openxmlformats.org/officeDocument/2006/relationships/hyperlink" Target="https://www.youtube.com/watch?v=aTj4AqbCWEA" TargetMode="External"/><Relationship Id="rId81" Type="http://schemas.openxmlformats.org/officeDocument/2006/relationships/hyperlink" Target="http://www.youtube.com" TargetMode="External"/><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1.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hyperlink" Target="https://github.com/google-parfait/tensorflow-federated" TargetMode="External"/><Relationship Id="rId9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3.Flower" TargetMode="External"/><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hyperlink" Target="https://github.com/FederatedAI/FATE" TargetMode="External"/><Relationship Id="rId87" Type="http://schemas.openxmlformats.org/officeDocument/2006/relationships/image" Target="media/image60.png"/><Relationship Id="rId61" Type="http://schemas.openxmlformats.org/officeDocument/2006/relationships/image" Target="media/image53.png"/><Relationship Id="rId82" Type="http://schemas.openxmlformats.org/officeDocument/2006/relationships/hyperlink" Target="https://www.youtube.com/watch?v=vErRPw0Rasw"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hyperlink" Target="http://www.youtube.com" TargetMode="External"/><Relationship Id="rId100" Type="http://schemas.openxmlformats.org/officeDocument/2006/relationships/image" Target="media/image72.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hyperlink" Target="https://github.com/JoseRicoCct/Capstone_MScData_Sept23_SB/tree/main/EvaluationFLFrameworks/4.FedML" TargetMode="External"/><Relationship Id="rId93" Type="http://schemas.openxmlformats.org/officeDocument/2006/relationships/image" Target="media/image66.png"/><Relationship Id="rId98" Type="http://schemas.openxmlformats.org/officeDocument/2006/relationships/image" Target="media/image7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0</TotalTime>
  <Pages>83</Pages>
  <Words>34136</Words>
  <Characters>194581</Characters>
  <Application>Microsoft Office Word</Application>
  <DocSecurity>0</DocSecurity>
  <Lines>1621</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221</cp:revision>
  <dcterms:created xsi:type="dcterms:W3CDTF">2024-09-12T18:18:00Z</dcterms:created>
  <dcterms:modified xsi:type="dcterms:W3CDTF">2024-09-18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